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5428C1A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APORAN HASIL PRAKTIKUM</w:t>
      </w:r>
    </w:p>
    <w:p w14:paraId="75059D87" w14:textId="77777777" w:rsidR="00157CA6" w:rsidRPr="00AF2104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MROGRAMAN WEB &amp; MOBILE I</w:t>
      </w:r>
    </w:p>
    <w:p w14:paraId="73794D4F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F97C6EA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B6B22F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B7FE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D332620" wp14:editId="0E4A9329">
            <wp:extent cx="1800000" cy="1800000"/>
            <wp:effectExtent l="0" t="0" r="0" b="0"/>
            <wp:docPr id="258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DE913D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507694AB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70325735" w14:textId="77777777" w:rsidR="00157CA6" w:rsidRPr="00915AFA" w:rsidRDefault="00157CA6" w:rsidP="00157CA6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6488C75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8413640" w14:textId="77777777" w:rsidR="00157CA6" w:rsidRPr="0067601D" w:rsidRDefault="00157CA6" w:rsidP="00157CA6">
      <w:pPr>
        <w:spacing w:after="0" w:line="360" w:lineRule="auto"/>
        <w:ind w:left="1843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>NAMA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Pr="00AB7FE0">
        <w:rPr>
          <w:rFonts w:ascii="Times New Roman" w:hAnsi="Times New Roman" w:cs="Times New Roman"/>
          <w:b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HUSSAIN SYACH NURALAM</w:t>
      </w:r>
    </w:p>
    <w:p w14:paraId="38CB159C" w14:textId="77777777" w:rsidR="00157CA6" w:rsidRPr="0067601D" w:rsidRDefault="00157CA6" w:rsidP="00157CA6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NIM</w:t>
      </w:r>
      <w:r w:rsidRPr="00AB7FE0">
        <w:rPr>
          <w:rFonts w:ascii="Times New Roman" w:hAnsi="Times New Roman" w:cs="Times New Roman"/>
          <w:b/>
          <w:sz w:val="24"/>
          <w:szCs w:val="24"/>
        </w:rPr>
        <w:tab/>
      </w:r>
      <w:r w:rsidRPr="00AB7FE0">
        <w:rPr>
          <w:rFonts w:ascii="Times New Roman" w:hAnsi="Times New Roman" w:cs="Times New Roman"/>
          <w:b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b/>
          <w:sz w:val="24"/>
          <w:szCs w:val="24"/>
          <w:lang w:val="id-ID"/>
        </w:rPr>
        <w:t>193020503029</w:t>
      </w:r>
    </w:p>
    <w:p w14:paraId="6208CBC6" w14:textId="77777777" w:rsidR="00157CA6" w:rsidRDefault="00157CA6" w:rsidP="00157CA6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KELAS</w:t>
      </w:r>
      <w:r w:rsidRPr="00AB7FE0"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 w:rsidRPr="00AB7FE0">
        <w:rPr>
          <w:rFonts w:ascii="Times New Roman" w:hAnsi="Times New Roman" w:cs="Times New Roman"/>
          <w:b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sz w:val="24"/>
          <w:szCs w:val="24"/>
        </w:rPr>
        <w:t>A</w:t>
      </w:r>
    </w:p>
    <w:p w14:paraId="067E5D6D" w14:textId="72C41814" w:rsidR="00157CA6" w:rsidRDefault="00157CA6" w:rsidP="00157CA6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ODUL</w:t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b/>
          <w:sz w:val="24"/>
          <w:szCs w:val="24"/>
        </w:rPr>
        <w:t>ASYNCHRONOUS JAVASCRIPT AND</w:t>
      </w:r>
    </w:p>
    <w:p w14:paraId="67DC9F0A" w14:textId="77B7DE49" w:rsidR="00157CA6" w:rsidRPr="00AB7FE0" w:rsidRDefault="00157CA6" w:rsidP="00157CA6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</w:r>
      <w:r>
        <w:rPr>
          <w:rFonts w:ascii="Times New Roman" w:hAnsi="Times New Roman" w:cs="Times New Roman"/>
          <w:b/>
          <w:sz w:val="24"/>
          <w:szCs w:val="24"/>
        </w:rPr>
        <w:tab/>
        <w:t xml:space="preserve">   XML (AJAX)</w:t>
      </w:r>
    </w:p>
    <w:p w14:paraId="38D2C0B1" w14:textId="77777777" w:rsidR="00157CA6" w:rsidRPr="003632AC" w:rsidRDefault="00157CA6" w:rsidP="00157CA6">
      <w:pPr>
        <w:spacing w:after="0" w:line="360" w:lineRule="auto"/>
        <w:ind w:left="1843"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8371295" w14:textId="77777777" w:rsidR="00157CA6" w:rsidRPr="00AB7FE0" w:rsidRDefault="00157CA6" w:rsidP="00157C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08E28" w14:textId="77777777" w:rsidR="00157CA6" w:rsidRDefault="00157CA6" w:rsidP="00157C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2EA7EEE" w14:textId="77777777" w:rsidR="00157CA6" w:rsidRPr="00AB7FE0" w:rsidRDefault="00157CA6" w:rsidP="00157C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6914479A" w14:textId="77777777" w:rsidR="00157CA6" w:rsidRPr="00AB7FE0" w:rsidRDefault="00157CA6" w:rsidP="00157C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4A0BC24D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JURUSAN TEKNIK INFORMATIKA</w:t>
      </w:r>
    </w:p>
    <w:p w14:paraId="4029D844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205A8FCF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UNIVERSITAS PALANGKA RAYA</w:t>
      </w:r>
    </w:p>
    <w:p w14:paraId="4D4BA947" w14:textId="77777777" w:rsidR="00157CA6" w:rsidRPr="00AB7FE0" w:rsidRDefault="00157CA6" w:rsidP="00157CA6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AB7FE0">
        <w:rPr>
          <w:rFonts w:ascii="Times New Roman" w:hAnsi="Times New Roman" w:cs="Times New Roman"/>
          <w:b/>
          <w:sz w:val="24"/>
          <w:szCs w:val="24"/>
        </w:rPr>
        <w:t>2</w:t>
      </w:r>
      <w:r>
        <w:rPr>
          <w:rFonts w:ascii="Times New Roman" w:hAnsi="Times New Roman" w:cs="Times New Roman"/>
          <w:b/>
          <w:sz w:val="24"/>
          <w:szCs w:val="24"/>
        </w:rPr>
        <w:t>021</w:t>
      </w:r>
    </w:p>
    <w:p w14:paraId="6AA9E1A8" w14:textId="77777777" w:rsidR="00157CA6" w:rsidRDefault="00157CA6" w:rsidP="00157CA6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DF042E2" w14:textId="77777777" w:rsidR="00157CA6" w:rsidRDefault="00157CA6" w:rsidP="00157CA6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8151FE0" w14:textId="441C54DC" w:rsidR="00EC6553" w:rsidRPr="00F0205B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F0205B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2727149C" w14:textId="76BA642B" w:rsidR="00F16028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F0205B"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14:paraId="67A1BABB" w14:textId="53DD0772" w:rsidR="00F16028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1738365" w14:textId="4CC7C513" w:rsidR="00F16028" w:rsidRPr="00F0205B" w:rsidRDefault="00F16028" w:rsidP="00F16028">
      <w:pPr>
        <w:pStyle w:val="ListParagraph"/>
        <w:numPr>
          <w:ilvl w:val="1"/>
          <w:numId w:val="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</w:p>
    <w:p w14:paraId="26E049BD" w14:textId="41435C43" w:rsidR="00F16028" w:rsidRDefault="00BF0E61" w:rsidP="00F1602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F0E61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dilaksanakannya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praktikum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Web dan Mobile,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V</w:t>
      </w:r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r w:rsidR="00A73EB7" w:rsidRPr="00A73EB7">
        <w:rPr>
          <w:rFonts w:ascii="Times New Roman" w:hAnsi="Times New Roman" w:cs="Times New Roman"/>
          <w:sz w:val="24"/>
          <w:szCs w:val="24"/>
        </w:rPr>
        <w:t>Asynchronous JavaScript and XML (AJAX</w:t>
      </w:r>
      <w:r w:rsidR="00A73EB7">
        <w:rPr>
          <w:rFonts w:ascii="Times New Roman" w:hAnsi="Times New Roman" w:cs="Times New Roman"/>
          <w:sz w:val="24"/>
          <w:szCs w:val="24"/>
        </w:rPr>
        <w:t>)</w:t>
      </w:r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F0E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F0E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982663">
        <w:rPr>
          <w:rFonts w:ascii="Times New Roman" w:hAnsi="Times New Roman" w:cs="Times New Roman"/>
          <w:sz w:val="24"/>
          <w:szCs w:val="24"/>
        </w:rPr>
        <w:t>.</w:t>
      </w:r>
    </w:p>
    <w:p w14:paraId="53FF1F7D" w14:textId="5AE9CD25" w:rsidR="00415B4A" w:rsidRPr="00415B4A" w:rsidRDefault="00415B4A" w:rsidP="00415B4A">
      <w:pPr>
        <w:pStyle w:val="ListParagraph"/>
        <w:numPr>
          <w:ilvl w:val="2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ggabung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PH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15B4A">
        <w:rPr>
          <w:rFonts w:ascii="Times New Roman" w:hAnsi="Times New Roman" w:cs="Times New Roman"/>
          <w:sz w:val="24"/>
          <w:szCs w:val="24"/>
        </w:rPr>
        <w:t>dan JavaScript.</w:t>
      </w:r>
    </w:p>
    <w:p w14:paraId="50375799" w14:textId="212D0E1A" w:rsidR="00982663" w:rsidRPr="00415B4A" w:rsidRDefault="00415B4A" w:rsidP="00415B4A">
      <w:pPr>
        <w:pStyle w:val="ListParagraph"/>
        <w:numPr>
          <w:ilvl w:val="2"/>
          <w:numId w:val="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program web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>.</w:t>
      </w:r>
    </w:p>
    <w:p w14:paraId="24B01A4F" w14:textId="77777777" w:rsidR="00F16028" w:rsidRDefault="00F16028" w:rsidP="00F16028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544B62BF" w14:textId="5882AFAB" w:rsidR="00F16028" w:rsidRPr="00F0205B" w:rsidRDefault="00F16028" w:rsidP="00F16028">
      <w:pPr>
        <w:pStyle w:val="ListParagraph"/>
        <w:numPr>
          <w:ilvl w:val="1"/>
          <w:numId w:val="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b/>
          <w:bCs/>
          <w:sz w:val="24"/>
          <w:szCs w:val="24"/>
        </w:rPr>
        <w:t>Landasan</w:t>
      </w:r>
      <w:proofErr w:type="spellEnd"/>
      <w:r w:rsidRPr="00F0205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b/>
          <w:bCs/>
          <w:sz w:val="24"/>
          <w:szCs w:val="24"/>
        </w:rPr>
        <w:t>Teori</w:t>
      </w:r>
      <w:proofErr w:type="spellEnd"/>
    </w:p>
    <w:p w14:paraId="289A241D" w14:textId="0898CDAB" w:rsidR="00415B4A" w:rsidRDefault="00415B4A" w:rsidP="00415B4A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15B4A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synchronous JavaScript and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gupdat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reload. Salah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nggunaan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pada update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likes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komentar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pada media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Instagram, Facebook, Twitter,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>.</w:t>
      </w:r>
      <w:r w:rsidR="00957F3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C73A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niagahoster.co.id/blog/ajax-javascript/","accessed":{"date-parts":[["2021","5","11"]]},"author":[{"dropping-particle":"","family":"Aprilia","given":"Putri","non-dropping-particle":"","parse-names":false,"suffix":""}],"container-title":"niagahoster.co.id","id":"ITEM-1","issued":{"date-parts":[["2021"]]},"page":"1","title":"AJAX-Mengenal Pengertian, Fungsi, dan Cara Kerjanya","type":"webpage"},"uris":["http://www.mendeley.com/documents/?uuid=f41cdb52-d2a4-45e5-aa50-71bc85e51529"]}],"mendeley":{"formattedCitation":"(Aprilia, 2021)","plainTextFormattedCitation":"(Aprilia, 2021)","previouslyFormattedCitation":"(Aprilia, 2021)"},"properties":{"noteIndex":0},"schema":"https://github.com/citation-style-language/schema/raw/master/csl-citation.json"}</w:instrText>
      </w:r>
      <w:r w:rsidR="00957F33">
        <w:rPr>
          <w:rFonts w:ascii="Times New Roman" w:hAnsi="Times New Roman" w:cs="Times New Roman"/>
          <w:sz w:val="24"/>
          <w:szCs w:val="24"/>
        </w:rPr>
        <w:fldChar w:fldCharType="separate"/>
      </w:r>
      <w:r w:rsidR="00957F33" w:rsidRPr="00957F33">
        <w:rPr>
          <w:rFonts w:ascii="Times New Roman" w:hAnsi="Times New Roman" w:cs="Times New Roman"/>
          <w:noProof/>
          <w:sz w:val="24"/>
          <w:szCs w:val="24"/>
        </w:rPr>
        <w:t>(Aprilia, 2021)</w:t>
      </w:r>
      <w:r w:rsidR="00957F3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EB7BD5B" w14:textId="77777777" w:rsidR="00415B4A" w:rsidRDefault="00415B4A" w:rsidP="00415B4A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AJAX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JavaScript dan XML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JavaScript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XML (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eXtensibl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rkup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Language)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browser. </w:t>
      </w:r>
    </w:p>
    <w:p w14:paraId="3B39F496" w14:textId="49E836FB" w:rsidR="00415B4A" w:rsidRDefault="00415B4A" w:rsidP="00415B4A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15B4A">
        <w:rPr>
          <w:rFonts w:ascii="Times New Roman" w:hAnsi="Times New Roman" w:cs="Times New Roman"/>
          <w:sz w:val="24"/>
          <w:szCs w:val="24"/>
        </w:rPr>
        <w:t xml:space="preserve">AJAX JavaScript dan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synchronous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. Proses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i background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JAX JavaScript dan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.</w:t>
      </w:r>
    </w:p>
    <w:p w14:paraId="6C921CBD" w14:textId="7E1B5F62" w:rsidR="00415B4A" w:rsidRDefault="00FC463C" w:rsidP="00415B4A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kai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website. </w:t>
      </w:r>
      <w:proofErr w:type="spellStart"/>
      <w:r w:rsidR="00415B4A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15B4A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="00415B4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15B4A">
        <w:rPr>
          <w:rFonts w:ascii="Times New Roman" w:hAnsi="Times New Roman" w:cs="Times New Roman"/>
          <w:sz w:val="24"/>
          <w:szCs w:val="24"/>
        </w:rPr>
        <w:t>:</w:t>
      </w:r>
    </w:p>
    <w:p w14:paraId="2E555829" w14:textId="0C00BD6D" w:rsidR="00415B4A" w:rsidRPr="00F0205B" w:rsidRDefault="00415B4A" w:rsidP="00F0205B">
      <w:pPr>
        <w:pStyle w:val="ListParagraph"/>
        <w:numPr>
          <w:ilvl w:val="2"/>
          <w:numId w:val="11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Server</w:t>
      </w:r>
    </w:p>
    <w:p w14:paraId="22828AC0" w14:textId="534AFB63" w:rsidR="00FC463C" w:rsidRP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r w:rsidRPr="00FC463C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browser.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kerj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r w:rsidRPr="00FC463C">
        <w:rPr>
          <w:rFonts w:ascii="Times New Roman" w:hAnsi="Times New Roman" w:cs="Times New Roman"/>
          <w:sz w:val="24"/>
          <w:szCs w:val="24"/>
        </w:rPr>
        <w:lastRenderedPageBreak/>
        <w:t xml:space="preserve">pu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asynchronous. Jadi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brows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ambil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.</w:t>
      </w:r>
    </w:p>
    <w:p w14:paraId="11D222E1" w14:textId="72FC172F" w:rsidR="00415B4A" w:rsidRPr="00F0205B" w:rsidRDefault="00FC463C" w:rsidP="00F0205B">
      <w:pPr>
        <w:pStyle w:val="ListParagraph"/>
        <w:numPr>
          <w:ilvl w:val="2"/>
          <w:numId w:val="11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gupdate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Harus Reload</w:t>
      </w:r>
    </w:p>
    <w:p w14:paraId="7F957505" w14:textId="01F72A69" w:rsidR="00FC463C" w:rsidRP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FC463C">
        <w:rPr>
          <w:rFonts w:ascii="Times New Roman" w:hAnsi="Times New Roman" w:cs="Times New Roman"/>
          <w:sz w:val="24"/>
          <w:szCs w:val="24"/>
        </w:rPr>
        <w:t>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AJAX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erula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kali reload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</w:p>
    <w:p w14:paraId="0BE7FE12" w14:textId="3D4A0A04" w:rsidR="00FC463C" w:rsidRDefault="00FC463C" w:rsidP="00F0205B">
      <w:pPr>
        <w:pStyle w:val="ListParagraph"/>
        <w:numPr>
          <w:ilvl w:val="2"/>
          <w:numId w:val="11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Responsif</w:t>
      </w:r>
      <w:proofErr w:type="spellEnd"/>
    </w:p>
    <w:p w14:paraId="5C6F149E" w14:textId="4D10D191" w:rsid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AJAX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reques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.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proses di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data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browser.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Imba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loading website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C463C">
        <w:rPr>
          <w:rFonts w:ascii="Times New Roman" w:hAnsi="Times New Roman" w:cs="Times New Roman"/>
          <w:sz w:val="24"/>
          <w:szCs w:val="24"/>
        </w:rPr>
        <w:t xml:space="preserve">Jadi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lama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i website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chat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omenta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</w:p>
    <w:p w14:paraId="37646AD8" w14:textId="0244BEC5" w:rsidR="00FC463C" w:rsidRDefault="00FC463C" w:rsidP="00F0205B">
      <w:pPr>
        <w:pStyle w:val="ListParagraph"/>
        <w:numPr>
          <w:ilvl w:val="2"/>
          <w:numId w:val="11"/>
        </w:numPr>
        <w:spacing w:after="0" w:line="360" w:lineRule="auto"/>
        <w:ind w:left="1134" w:hanging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allbacks</w:t>
      </w:r>
      <w:proofErr w:type="spellEnd"/>
    </w:p>
    <w:p w14:paraId="773F3E79" w14:textId="77777777" w:rsid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r w:rsidRPr="00FC463C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allback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quick round trip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mposting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.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ostbac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minimal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</w:p>
    <w:p w14:paraId="1085EF4F" w14:textId="77777777" w:rsid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r w:rsidRPr="00FC463C">
        <w:rPr>
          <w:rFonts w:ascii="Times New Roman" w:hAnsi="Times New Roman" w:cs="Times New Roman"/>
          <w:sz w:val="24"/>
          <w:szCs w:val="24"/>
        </w:rPr>
        <w:t xml:space="preserve">Di situs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bandwidth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. Sebagi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data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minimal.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callbac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mprose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</w:p>
    <w:p w14:paraId="2257348E" w14:textId="339108AA" w:rsidR="00FC463C" w:rsidRDefault="00FC463C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mroses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di server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mprose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mproses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>.</w:t>
      </w:r>
    </w:p>
    <w:p w14:paraId="5E063933" w14:textId="77777777" w:rsidR="004435EE" w:rsidRPr="00FC463C" w:rsidRDefault="004435EE" w:rsidP="00FC463C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420CE4EB" w14:textId="58225248" w:rsidR="00FC463C" w:rsidRDefault="00FC463C" w:rsidP="00F0205B">
      <w:pPr>
        <w:pStyle w:val="ListParagraph"/>
        <w:numPr>
          <w:ilvl w:val="2"/>
          <w:numId w:val="11"/>
        </w:numPr>
        <w:spacing w:after="0" w:line="360" w:lineRule="auto"/>
        <w:ind w:left="1134" w:hanging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lastRenderedPageBreak/>
        <w:t>Membuat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Asynchronous Calls</w:t>
      </w:r>
    </w:p>
    <w:p w14:paraId="37BB78B6" w14:textId="55A4B4B1" w:rsidR="00FC463C" w:rsidRPr="00FC463C" w:rsidRDefault="004435EE" w:rsidP="004435EE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435EE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Asynchronous Calls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sinkro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server web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eramb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dat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</w:t>
      </w:r>
      <w:r w:rsidRPr="004435EE">
        <w:rPr>
          <w:rFonts w:ascii="Times New Roman" w:hAnsi="Times New Roman" w:cs="Times New Roman"/>
          <w:sz w:val="24"/>
          <w:szCs w:val="24"/>
        </w:rPr>
        <w:t>ikarena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ostback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dihilang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diaktif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responsif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>.</w:t>
      </w:r>
    </w:p>
    <w:p w14:paraId="17477D70" w14:textId="56A8144F" w:rsidR="00FC463C" w:rsidRDefault="00FC463C" w:rsidP="00F0205B">
      <w:pPr>
        <w:pStyle w:val="ListParagraph"/>
        <w:numPr>
          <w:ilvl w:val="2"/>
          <w:numId w:val="11"/>
        </w:numPr>
        <w:spacing w:after="0" w:line="360" w:lineRule="auto"/>
        <w:ind w:left="1134" w:hanging="708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C463C">
        <w:rPr>
          <w:rFonts w:ascii="Times New Roman" w:hAnsi="Times New Roman" w:cs="Times New Roman"/>
          <w:sz w:val="24"/>
          <w:szCs w:val="24"/>
        </w:rPr>
        <w:t>Meningkatan</w:t>
      </w:r>
      <w:proofErr w:type="spellEnd"/>
      <w:r w:rsidRPr="00FC46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C463C">
        <w:rPr>
          <w:rFonts w:ascii="Times New Roman" w:hAnsi="Times New Roman" w:cs="Times New Roman"/>
          <w:sz w:val="24"/>
          <w:szCs w:val="24"/>
        </w:rPr>
        <w:t>Kecepatan</w:t>
      </w:r>
      <w:proofErr w:type="spellEnd"/>
    </w:p>
    <w:p w14:paraId="091FEE53" w14:textId="50B4A33D" w:rsidR="004435EE" w:rsidRPr="00FC463C" w:rsidRDefault="001B55A7" w:rsidP="001B55A7">
      <w:pPr>
        <w:pStyle w:val="ListParagraph"/>
        <w:spacing w:after="0" w:line="360" w:lineRule="auto"/>
        <w:ind w:left="1134"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cepat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web.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film di Netflix.</w:t>
      </w:r>
      <w:r>
        <w:rPr>
          <w:rFonts w:ascii="Times New Roman" w:hAnsi="Times New Roman" w:cs="Times New Roman"/>
          <w:sz w:val="24"/>
          <w:szCs w:val="24"/>
        </w:rPr>
        <w:t xml:space="preserve"> Kit</w:t>
      </w:r>
      <w:r w:rsidRPr="001B55A7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film dan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film yang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itayangk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di Netflix yang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iperbaru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imuat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Peringkat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film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memposting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server.</w:t>
      </w:r>
      <w:r w:rsidR="00957F3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57F3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qwords.com/blog/ajax-adalah/","accessed":{"date-parts":[["2021","5","2"]]},"author":[{"dropping-particle":"","family":"Eril","given":"","non-dropping-particle":"","parse-names":false,"suffix":""}],"container-title":"qwords.com","id":"ITEM-1","issued":{"date-parts":[["2020"]]},"page":"1","title":"Mengenal Lebih Lengkap Tentang AJAX","type":"webpage"},"uris":["http://www.mendeley.com/documents/?uuid=aaca0e97-52f4-4e87-a8bd-11bc73690121"]}],"mendeley":{"formattedCitation":"(Eril, 2020)","plainTextFormattedCitation":"(Eril, 2020)","previouslyFormattedCitation":"(Eril, 2020)"},"properties":{"noteIndex":0},"schema":"https://github.com/citation-style-language/schema/raw/master/csl-citation.json"}</w:instrText>
      </w:r>
      <w:r w:rsidR="00957F33">
        <w:rPr>
          <w:rFonts w:ascii="Times New Roman" w:hAnsi="Times New Roman" w:cs="Times New Roman"/>
          <w:sz w:val="24"/>
          <w:szCs w:val="24"/>
        </w:rPr>
        <w:fldChar w:fldCharType="separate"/>
      </w:r>
      <w:r w:rsidR="00957F33" w:rsidRPr="00957F33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957F33" w:rsidRPr="00957F33">
        <w:rPr>
          <w:rFonts w:ascii="Times New Roman" w:hAnsi="Times New Roman" w:cs="Times New Roman"/>
          <w:noProof/>
          <w:sz w:val="24"/>
          <w:szCs w:val="24"/>
        </w:rPr>
        <w:t>Eril</w:t>
      </w:r>
      <w:proofErr w:type="spellEnd"/>
      <w:r w:rsidR="00957F33" w:rsidRPr="00957F33">
        <w:rPr>
          <w:rFonts w:ascii="Times New Roman" w:hAnsi="Times New Roman" w:cs="Times New Roman"/>
          <w:noProof/>
          <w:sz w:val="24"/>
          <w:szCs w:val="24"/>
        </w:rPr>
        <w:t>, 2020)</w:t>
      </w:r>
      <w:r w:rsidR="00957F3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53FEABE" w14:textId="08064B4F" w:rsidR="00FC463C" w:rsidRDefault="001B55A7" w:rsidP="00FC463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1B55A7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unggal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55A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B55A7">
        <w:rPr>
          <w:rFonts w:ascii="Times New Roman" w:hAnsi="Times New Roman" w:cs="Times New Roman"/>
          <w:sz w:val="24"/>
          <w:szCs w:val="24"/>
        </w:rPr>
        <w:t>:</w:t>
      </w:r>
    </w:p>
    <w:p w14:paraId="724BA969" w14:textId="77777777" w:rsidR="00F0205B" w:rsidRDefault="001B55A7" w:rsidP="00F0205B">
      <w:pPr>
        <w:pStyle w:val="ListParagraph"/>
        <w:numPr>
          <w:ilvl w:val="2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205B">
        <w:rPr>
          <w:rFonts w:ascii="Times New Roman" w:hAnsi="Times New Roman" w:cs="Times New Roman"/>
          <w:sz w:val="24"/>
          <w:szCs w:val="24"/>
        </w:rPr>
        <w:t xml:space="preserve">HTML / XHTML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n CSS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resentas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.</w:t>
      </w:r>
    </w:p>
    <w:p w14:paraId="4166687F" w14:textId="77777777" w:rsidR="00F0205B" w:rsidRDefault="001B55A7" w:rsidP="00F0205B">
      <w:pPr>
        <w:pStyle w:val="ListParagraph"/>
        <w:numPr>
          <w:ilvl w:val="2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205B">
        <w:rPr>
          <w:rFonts w:ascii="Times New Roman" w:hAnsi="Times New Roman" w:cs="Times New Roman"/>
          <w:sz w:val="24"/>
          <w:szCs w:val="24"/>
        </w:rPr>
        <w:t xml:space="preserve">Document Object Model (DOM)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n interaksinya.</w:t>
      </w:r>
    </w:p>
    <w:p w14:paraId="5D8C3600" w14:textId="77777777" w:rsidR="00F0205B" w:rsidRDefault="001B55A7" w:rsidP="00F0205B">
      <w:pPr>
        <w:pStyle w:val="ListParagraph"/>
        <w:numPr>
          <w:ilvl w:val="2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0205B">
        <w:rPr>
          <w:rFonts w:ascii="Times New Roman" w:hAnsi="Times New Roman" w:cs="Times New Roman"/>
          <w:sz w:val="24"/>
          <w:szCs w:val="24"/>
        </w:rPr>
        <w:t xml:space="preserve">XML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ta dan XSLT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anipulasiny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. Banyak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ggant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JSON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eka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JavaScript.</w:t>
      </w:r>
    </w:p>
    <w:p w14:paraId="65CCF4FE" w14:textId="185711C5" w:rsidR="001B55A7" w:rsidRPr="00F0205B" w:rsidRDefault="001B55A7" w:rsidP="00F0205B">
      <w:pPr>
        <w:pStyle w:val="ListParagraph"/>
        <w:numPr>
          <w:ilvl w:val="2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inkro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.</w:t>
      </w:r>
      <w:r w:rsidR="00C6719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957F3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hostinger.co.id/tutorial/apa-itu-ajax/","accessed":{"date-parts":[["2021","5","18"]]},"author":[{"dropping-particle":"","family":"C","given":"Ariata","non-dropping-particle":"","parse-names":false,"suffix":""}],"container-title":"Hostinger","id":"ITEM-1","issued":{"date-parts":[["2019"]]},"page":"1","title":"Apa Itu AJAX dan Bagaimana Cara Kerjanya?","type":"webpage"},"uris":["http://www.mendeley.com/documents/?uuid=49fd94c9-231e-436d-8b54-9cc53b01ddbb"]}],"mendeley":{"formattedCitation":"(C, 2019)","manualFormatting":"(C.Ariata, 2019)","plainTextFormattedCitation":"(C, 2019)","previouslyFormattedCitation":"(C, 2019)"},"properties":{"noteIndex":0},"schema":"https://github.com/citation-style-language/schema/raw/master/csl-citation.json"}</w:instrText>
      </w:r>
      <w:r w:rsidR="00C6719F">
        <w:rPr>
          <w:rFonts w:ascii="Times New Roman" w:hAnsi="Times New Roman" w:cs="Times New Roman"/>
          <w:sz w:val="24"/>
          <w:szCs w:val="24"/>
        </w:rPr>
        <w:fldChar w:fldCharType="separate"/>
      </w:r>
      <w:r w:rsidR="00C6719F" w:rsidRPr="00C6719F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C6719F" w:rsidRPr="00C6719F">
        <w:rPr>
          <w:rFonts w:ascii="Times New Roman" w:hAnsi="Times New Roman" w:cs="Times New Roman"/>
          <w:noProof/>
          <w:sz w:val="24"/>
          <w:szCs w:val="24"/>
        </w:rPr>
        <w:t>C</w:t>
      </w:r>
      <w:r w:rsidR="00C6719F">
        <w:rPr>
          <w:rFonts w:ascii="Times New Roman" w:hAnsi="Times New Roman" w:cs="Times New Roman"/>
          <w:noProof/>
          <w:sz w:val="24"/>
          <w:szCs w:val="24"/>
        </w:rPr>
        <w:t>.Ariata</w:t>
      </w:r>
      <w:proofErr w:type="spellEnd"/>
      <w:r w:rsidR="00C6719F" w:rsidRPr="00C6719F">
        <w:rPr>
          <w:rFonts w:ascii="Times New Roman" w:hAnsi="Times New Roman" w:cs="Times New Roman"/>
          <w:noProof/>
          <w:sz w:val="24"/>
          <w:szCs w:val="24"/>
        </w:rPr>
        <w:t>, 2019)</w:t>
      </w:r>
      <w:r w:rsidR="00C6719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06E2283E" w14:textId="77777777" w:rsidR="00415B4A" w:rsidRDefault="00415B4A" w:rsidP="00415B4A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</w:p>
    <w:p w14:paraId="051EC65B" w14:textId="02B85D8F" w:rsidR="00F16028" w:rsidRPr="001056D4" w:rsidRDefault="00F16028" w:rsidP="00F16028">
      <w:pPr>
        <w:pStyle w:val="ListParagraph"/>
        <w:numPr>
          <w:ilvl w:val="1"/>
          <w:numId w:val="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1056D4">
        <w:rPr>
          <w:rFonts w:ascii="Times New Roman" w:hAnsi="Times New Roman" w:cs="Times New Roman"/>
          <w:b/>
          <w:bCs/>
          <w:sz w:val="24"/>
          <w:szCs w:val="24"/>
        </w:rPr>
        <w:t>Praktikum</w:t>
      </w:r>
      <w:proofErr w:type="spellEnd"/>
    </w:p>
    <w:p w14:paraId="75E9DA76" w14:textId="36970059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F0205B">
        <w:rPr>
          <w:rFonts w:ascii="Times New Roman" w:hAnsi="Times New Roman" w:cs="Times New Roman"/>
          <w:sz w:val="24"/>
          <w:szCs w:val="24"/>
        </w:rPr>
        <w:t xml:space="preserve">Kode program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AJAX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205B">
        <w:rPr>
          <w:rFonts w:ascii="Times New Roman" w:hAnsi="Times New Roman" w:cs="Times New Roman"/>
          <w:sz w:val="24"/>
          <w:szCs w:val="24"/>
        </w:rPr>
        <w:t xml:space="preserve">saran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pada text input:</w:t>
      </w:r>
    </w:p>
    <w:p w14:paraId="59F51E43" w14:textId="2B96D891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FEFF8D" w14:textId="559EABFF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39456E" w14:textId="0729671A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5099D83" w14:textId="77777777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10639702" w14:textId="77777777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23838D2D" w14:textId="12A649A2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433416FC" wp14:editId="7EAB290B">
            <wp:simplePos x="0" y="0"/>
            <wp:positionH relativeFrom="margin">
              <wp:posOffset>701040</wp:posOffset>
            </wp:positionH>
            <wp:positionV relativeFrom="paragraph">
              <wp:posOffset>8255</wp:posOffset>
            </wp:positionV>
            <wp:extent cx="3608726" cy="1438910"/>
            <wp:effectExtent l="0" t="0" r="0" b="8890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845" t="33863" r="25822" b="44546"/>
                    <a:stretch/>
                  </pic:blipFill>
                  <pic:spPr bwMode="auto">
                    <a:xfrm>
                      <a:off x="0" y="0"/>
                      <a:ext cx="3630801" cy="14477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6517A0" w14:textId="00059409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74A66B" w14:textId="4E6249AF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1DB86A" w14:textId="7E68FD18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CD92FE" w14:textId="7BE33867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A3DA90" w14:textId="3879C636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2D95301A" wp14:editId="64F6331A">
            <wp:simplePos x="0" y="0"/>
            <wp:positionH relativeFrom="margin">
              <wp:posOffset>701040</wp:posOffset>
            </wp:positionH>
            <wp:positionV relativeFrom="paragraph">
              <wp:posOffset>160655</wp:posOffset>
            </wp:positionV>
            <wp:extent cx="3619500" cy="2316480"/>
            <wp:effectExtent l="0" t="0" r="0" b="762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845" t="40045" r="25917" b="27704"/>
                    <a:stretch/>
                  </pic:blipFill>
                  <pic:spPr bwMode="auto">
                    <a:xfrm>
                      <a:off x="0" y="0"/>
                      <a:ext cx="3619500" cy="2316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74C329F" w14:textId="42FBAD2A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D19AF1" w14:textId="1C521CFD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54762A" w14:textId="21C5B33C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65A7A5" w14:textId="5DDD2604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084B13" w14:textId="4134CB01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15CBA8F" w14:textId="7D6DC794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8E6B7A" w14:textId="2DBE2B1F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890B37" w14:textId="6B803DB4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CC24FE" w14:textId="2D7DE04D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1312" behindDoc="1" locked="0" layoutInCell="1" allowOverlap="1" wp14:anchorId="4DD945CC" wp14:editId="686BD419">
                <wp:simplePos x="0" y="0"/>
                <wp:positionH relativeFrom="margin">
                  <wp:posOffset>946150</wp:posOffset>
                </wp:positionH>
                <wp:positionV relativeFrom="paragraph">
                  <wp:posOffset>201930</wp:posOffset>
                </wp:positionV>
                <wp:extent cx="3147060" cy="289560"/>
                <wp:effectExtent l="0" t="0" r="0" b="0"/>
                <wp:wrapNone/>
                <wp:docPr id="21" name="Text Box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BCC821" w14:textId="77777777" w:rsidR="00880804" w:rsidRPr="00481782" w:rsidRDefault="00880804" w:rsidP="00F0205B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 Query Buka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eksi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DD945CC" id="_x0000_t202" coordsize="21600,21600" o:spt="202" path="m,l,21600r21600,l21600,xe">
                <v:stroke joinstyle="miter"/>
                <v:path gradientshapeok="t" o:connecttype="rect"/>
              </v:shapetype>
              <v:shape id="Text Box 21" o:spid="_x0000_s1026" type="#_x0000_t202" style="position:absolute;left:0;text-align:left;margin-left:74.5pt;margin-top:15.9pt;width:247.8pt;height:22.8pt;z-index:-2516551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" filled="f" stroked="f">
                <v:textbox>
                  <w:txbxContent>
                    <w:p w14:paraId="2FBCC821" w14:textId="77777777" w:rsidR="00880804" w:rsidRPr="00481782" w:rsidRDefault="00880804" w:rsidP="00F0205B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 Query Buka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eksi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2EDB249" w14:textId="3C413AE9" w:rsidR="00F0205B" w:rsidRP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C1C10E" w14:textId="0BB4BA99" w:rsidR="00F0205B" w:rsidRDefault="00F0205B" w:rsidP="00F0205B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field input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tr.lengt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== 0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205B">
        <w:rPr>
          <w:rFonts w:ascii="Times New Roman" w:hAnsi="Times New Roman" w:cs="Times New Roman"/>
          <w:sz w:val="24"/>
          <w:szCs w:val="24"/>
        </w:rPr>
        <w:t>Jik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bersihk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placeholder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xtHin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field input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:</w:t>
      </w:r>
    </w:p>
    <w:p w14:paraId="61818F01" w14:textId="77777777" w:rsidR="00F0205B" w:rsidRPr="00F0205B" w:rsidRDefault="00F0205B" w:rsidP="00F0205B">
      <w:pPr>
        <w:pStyle w:val="ListParagraph"/>
        <w:numPr>
          <w:ilvl w:val="2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.</w:t>
      </w:r>
    </w:p>
    <w:p w14:paraId="42580A6E" w14:textId="0D84E25D" w:rsidR="00F0205B" w:rsidRPr="00F0205B" w:rsidRDefault="00F0205B" w:rsidP="00F0205B">
      <w:pPr>
        <w:pStyle w:val="ListParagraph"/>
        <w:numPr>
          <w:ilvl w:val="2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="00B87F4C">
        <w:rPr>
          <w:rFonts w:ascii="Times New Roman" w:hAnsi="Times New Roman" w:cs="Times New Roman"/>
          <w:sz w:val="24"/>
          <w:szCs w:val="24"/>
        </w:rPr>
        <w:t xml:space="preserve"> </w:t>
      </w:r>
      <w:r w:rsidRPr="00F0205B">
        <w:rPr>
          <w:rFonts w:ascii="Times New Roman" w:hAnsi="Times New Roman" w:cs="Times New Roman"/>
          <w:sz w:val="24"/>
          <w:szCs w:val="24"/>
        </w:rPr>
        <w:t>(ready).</w:t>
      </w:r>
    </w:p>
    <w:p w14:paraId="4694FB79" w14:textId="40280DDD" w:rsidR="00F0205B" w:rsidRPr="00F0205B" w:rsidRDefault="00F0205B" w:rsidP="00F0205B">
      <w:pPr>
        <w:pStyle w:val="ListParagraph"/>
        <w:numPr>
          <w:ilvl w:val="2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girim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off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file PHP (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gethint.php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) pada server.</w:t>
      </w:r>
    </w:p>
    <w:p w14:paraId="5C801ECE" w14:textId="590F0F2D" w:rsidR="00F0205B" w:rsidRPr="00F0205B" w:rsidRDefault="00F0205B" w:rsidP="00F0205B">
      <w:pPr>
        <w:pStyle w:val="ListParagraph"/>
        <w:numPr>
          <w:ilvl w:val="2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mberitahuk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parameter q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ditambah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URL</w:t>
      </w:r>
      <w:r w:rsidR="00B87F4C">
        <w:rPr>
          <w:rFonts w:ascii="Times New Roman" w:hAnsi="Times New Roman" w:cs="Times New Roman"/>
          <w:sz w:val="24"/>
          <w:szCs w:val="24"/>
        </w:rPr>
        <w:t xml:space="preserve"> </w:t>
      </w:r>
      <w:r w:rsidRPr="00F0205B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gethint.php?q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>=”+str)</w:t>
      </w:r>
      <w:r w:rsidR="00B87F4C">
        <w:rPr>
          <w:rFonts w:ascii="Times New Roman" w:hAnsi="Times New Roman" w:cs="Times New Roman"/>
          <w:sz w:val="24"/>
          <w:szCs w:val="24"/>
        </w:rPr>
        <w:t>.</w:t>
      </w:r>
    </w:p>
    <w:p w14:paraId="2F672832" w14:textId="1A292E3B" w:rsidR="00F0205B" w:rsidRDefault="00F0205B" w:rsidP="00F0205B">
      <w:pPr>
        <w:pStyle w:val="ListParagraph"/>
        <w:numPr>
          <w:ilvl w:val="2"/>
          <w:numId w:val="1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05B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str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05B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F0205B">
        <w:rPr>
          <w:rFonts w:ascii="Times New Roman" w:hAnsi="Times New Roman" w:cs="Times New Roman"/>
          <w:sz w:val="24"/>
          <w:szCs w:val="24"/>
        </w:rPr>
        <w:t xml:space="preserve"> field input.</w:t>
      </w:r>
    </w:p>
    <w:p w14:paraId="38DF463B" w14:textId="54AF6CA5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B87F4C">
        <w:rPr>
          <w:rFonts w:ascii="Times New Roman" w:hAnsi="Times New Roman" w:cs="Times New Roman"/>
          <w:sz w:val="24"/>
          <w:szCs w:val="24"/>
        </w:rPr>
        <w:t xml:space="preserve">Kode program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file PHP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gethint.php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>”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>:</w:t>
      </w:r>
    </w:p>
    <w:p w14:paraId="5C490E3F" w14:textId="27FF5C8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75648" behindDoc="1" locked="0" layoutInCell="1" allowOverlap="1" wp14:anchorId="46830CAA" wp14:editId="50B0D85D">
                <wp:simplePos x="0" y="0"/>
                <wp:positionH relativeFrom="page">
                  <wp:align>center</wp:align>
                </wp:positionH>
                <wp:positionV relativeFrom="paragraph">
                  <wp:posOffset>9525</wp:posOffset>
                </wp:positionV>
                <wp:extent cx="4846320" cy="8130540"/>
                <wp:effectExtent l="0" t="0" r="11430" b="22860"/>
                <wp:wrapNone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130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627DAD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5A7C1B3B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Array with names</w:t>
                            </w:r>
                          </w:p>
                          <w:p w14:paraId="788B8815" w14:textId="77777777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a[ ] = "Anna"; </w:t>
                            </w:r>
                          </w:p>
                          <w:p w14:paraId="7752AC8D" w14:textId="77777777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a[] = "Brittany"; </w:t>
                            </w:r>
                          </w:p>
                          <w:p w14:paraId="51743C11" w14:textId="77777777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 "Cinderella"; </w:t>
                            </w:r>
                          </w:p>
                          <w:p w14:paraId="56422C9F" w14:textId="43B6A8BD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 "Diana"; </w:t>
                            </w:r>
                          </w:p>
                          <w:p w14:paraId="39EEE15B" w14:textId="1B1A2D22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Eva";</w:t>
                            </w:r>
                          </w:p>
                          <w:p w14:paraId="5E923603" w14:textId="2F7659AF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Fiona";</w:t>
                            </w:r>
                          </w:p>
                          <w:p w14:paraId="2FED2784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unda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3811CBBE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Hege";</w:t>
                            </w:r>
                          </w:p>
                          <w:p w14:paraId="1DC21B3B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Inga";</w:t>
                            </w:r>
                          </w:p>
                          <w:p w14:paraId="3A9B6CCB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Johanna";</w:t>
                            </w:r>
                          </w:p>
                          <w:p w14:paraId="77A970B9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Kitty";</w:t>
                            </w:r>
                          </w:p>
                          <w:p w14:paraId="3A56664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Linda";</w:t>
                            </w:r>
                          </w:p>
                          <w:p w14:paraId="1F9DF85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Nina";</w:t>
                            </w:r>
                          </w:p>
                          <w:p w14:paraId="0A4C55C8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Ophelia";</w:t>
                            </w:r>
                          </w:p>
                          <w:p w14:paraId="2D839407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Petunia";</w:t>
                            </w:r>
                          </w:p>
                          <w:p w14:paraId="2BD29721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Amanda";</w:t>
                            </w:r>
                          </w:p>
                          <w:p w14:paraId="48FC848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Raquel";</w:t>
                            </w:r>
                          </w:p>
                          <w:p w14:paraId="1A745FEC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Cindy";</w:t>
                            </w:r>
                          </w:p>
                          <w:p w14:paraId="7D909B66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Doris";</w:t>
                            </w:r>
                          </w:p>
                          <w:p w14:paraId="2FA6A0E0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ve";</w:t>
                            </w:r>
                          </w:p>
                          <w:p w14:paraId="26767EED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vita";</w:t>
                            </w:r>
                          </w:p>
                          <w:p w14:paraId="2AF023DD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nniva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599C9FFD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ove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68B28A6B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nni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24751F16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Violet";</w:t>
                            </w:r>
                          </w:p>
                          <w:p w14:paraId="3C365E44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Liza";</w:t>
                            </w:r>
                          </w:p>
                          <w:p w14:paraId="0CCB374A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lizabeth";</w:t>
                            </w:r>
                          </w:p>
                          <w:p w14:paraId="6A5B5AED" w14:textId="783E4920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llen"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830CAA" id="Text Box 2" o:spid="_x0000_s1027" type="#_x0000_t202" style="position:absolute;left:0;text-align:left;margin-left:0;margin-top:.75pt;width:381.6pt;height:640.2pt;z-index:-251640832;visibility:visible;mso-wrap-style:square;mso-width-percent:0;mso-height-percent:0;mso-wrap-distance-left:9pt;mso-wrap-distance-top:3.6pt;mso-wrap-distance-right:9pt;mso-wrap-distance-bottom:3.6pt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">
                <v:textbox>
                  <w:txbxContent>
                    <w:p w14:paraId="21627DAD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5A7C1B3B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Array with names</w:t>
                      </w:r>
                    </w:p>
                    <w:p w14:paraId="788B8815" w14:textId="77777777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a[ ] = "Anna"; </w:t>
                      </w:r>
                    </w:p>
                    <w:p w14:paraId="7752AC8D" w14:textId="77777777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a[] = "Brittany"; </w:t>
                      </w:r>
                    </w:p>
                    <w:p w14:paraId="51743C11" w14:textId="77777777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 "Cinderella"; </w:t>
                      </w:r>
                    </w:p>
                    <w:p w14:paraId="56422C9F" w14:textId="43B6A8BD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 "Diana"; </w:t>
                      </w:r>
                    </w:p>
                    <w:p w14:paraId="39EEE15B" w14:textId="1B1A2D22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Eva";</w:t>
                      </w:r>
                    </w:p>
                    <w:p w14:paraId="5E923603" w14:textId="2F7659AF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Fiona";</w:t>
                      </w:r>
                    </w:p>
                    <w:p w14:paraId="2FED2784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unda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3811CBBE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Hege";</w:t>
                      </w:r>
                    </w:p>
                    <w:p w14:paraId="1DC21B3B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Inga";</w:t>
                      </w:r>
                    </w:p>
                    <w:p w14:paraId="3A9B6CCB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Johanna";</w:t>
                      </w:r>
                    </w:p>
                    <w:p w14:paraId="77A970B9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Kitty";</w:t>
                      </w:r>
                    </w:p>
                    <w:p w14:paraId="3A56664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Linda";</w:t>
                      </w:r>
                    </w:p>
                    <w:p w14:paraId="1F9DF85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Nina";</w:t>
                      </w:r>
                    </w:p>
                    <w:p w14:paraId="0A4C55C8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Ophelia";</w:t>
                      </w:r>
                    </w:p>
                    <w:p w14:paraId="2D839407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Petunia";</w:t>
                      </w:r>
                    </w:p>
                    <w:p w14:paraId="2BD29721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Amanda";</w:t>
                      </w:r>
                    </w:p>
                    <w:p w14:paraId="48FC848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Raquel";</w:t>
                      </w:r>
                    </w:p>
                    <w:p w14:paraId="1A745FEC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Cindy";</w:t>
                      </w:r>
                    </w:p>
                    <w:p w14:paraId="7D909B66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Doris";</w:t>
                      </w:r>
                    </w:p>
                    <w:p w14:paraId="2FA6A0E0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ve";</w:t>
                      </w:r>
                    </w:p>
                    <w:p w14:paraId="26767EED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vita";</w:t>
                      </w:r>
                    </w:p>
                    <w:p w14:paraId="2AF023DD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nniva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599C9FFD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ove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68B28A6B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nni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24751F16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Violet";</w:t>
                      </w:r>
                    </w:p>
                    <w:p w14:paraId="3C365E44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Liza";</w:t>
                      </w:r>
                    </w:p>
                    <w:p w14:paraId="0CCB374A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lizabeth";</w:t>
                      </w:r>
                    </w:p>
                    <w:p w14:paraId="6A5B5AED" w14:textId="783E4920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llen";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188ACA43" w14:textId="4AB1F48B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5AB5A2F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603626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E3FC82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7B213E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08ED21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6A8596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B28E94F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8EC124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F1649A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1A2726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74E906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FFC440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609022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5C4063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97E3F0F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6C1F6F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0993A4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6F8AAE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149B26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31D154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E7DB8B" w14:textId="4B851FAC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F116DE" w14:textId="560740C0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4BFA7C" w14:textId="50D56719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E11442" w14:textId="46D2EA37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700956" w14:textId="7922FB69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13DCCF" w14:textId="6B0AE02A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46ABD6" w14:textId="013AFEE6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515BFA" w14:textId="7F4255E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E70458" w14:textId="6F9E7411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D790AF" w14:textId="17715B9C" w:rsidR="00B87F4C" w:rsidRDefault="00076F9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77696" behindDoc="1" locked="0" layoutInCell="1" allowOverlap="1" wp14:anchorId="72D436DA" wp14:editId="21801D50">
                <wp:simplePos x="0" y="0"/>
                <wp:positionH relativeFrom="margin">
                  <wp:align>left</wp:align>
                </wp:positionH>
                <wp:positionV relativeFrom="paragraph">
                  <wp:posOffset>7620</wp:posOffset>
                </wp:positionV>
                <wp:extent cx="4846320" cy="5821680"/>
                <wp:effectExtent l="0" t="0" r="11430" b="26670"/>
                <wp:wrapNone/>
                <wp:docPr id="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21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57C602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enche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465418FC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Vicky";</w:t>
                            </w:r>
                          </w:p>
                          <w:p w14:paraId="234F68B8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get the q parameter from</w:t>
                            </w:r>
                          </w:p>
                          <w:p w14:paraId="38712745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RL $q = $_REQUEST["q"];</w:t>
                            </w:r>
                          </w:p>
                          <w:p w14:paraId="67FC6665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= "";</w:t>
                            </w:r>
                          </w:p>
                          <w:p w14:paraId="58F112D9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lookup all hints from array if $q is different from</w:t>
                            </w:r>
                          </w:p>
                          <w:p w14:paraId="336CE6B9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" if ($q !== "") {</w:t>
                            </w:r>
                          </w:p>
                          <w:p w14:paraId="73DC2384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q = 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tolowe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;</w:t>
                            </w:r>
                          </w:p>
                          <w:p w14:paraId="5F4B76C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;</w:t>
                            </w:r>
                          </w:p>
                          <w:p w14:paraId="6D1801C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each($a as $name) {</w:t>
                            </w:r>
                          </w:p>
                          <w:p w14:paraId="4D087765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ist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($q, 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bst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name, 0, $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))</w:t>
                            </w:r>
                          </w:p>
                          <w:p w14:paraId="58D94AB6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{ if ($hint === "") {</w:t>
                            </w:r>
                          </w:p>
                          <w:p w14:paraId="23140CF9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= $name;</w:t>
                            </w:r>
                          </w:p>
                          <w:p w14:paraId="534272AA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79E93393" w14:textId="1158F830" w:rsidR="00880804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.= ", $name";</w:t>
                            </w:r>
                          </w:p>
                          <w:p w14:paraId="47AF2B8A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62618D0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E92A893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7B59CE0A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F425024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Output "no suggestion" if no hint was found or output correct</w:t>
                            </w:r>
                          </w:p>
                          <w:p w14:paraId="6E094E51" w14:textId="77777777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es echo $hint === "" ? "no suggestion" : $hint;</w:t>
                            </w:r>
                          </w:p>
                          <w:p w14:paraId="1D36133F" w14:textId="760E6013" w:rsidR="00880804" w:rsidRPr="00076F95" w:rsidRDefault="00880804" w:rsidP="00076F9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2D436DA" id="_x0000_s1028" type="#_x0000_t202" style="position:absolute;left:0;text-align:left;margin-left:0;margin-top:.6pt;width:381.6pt;height:458.4pt;z-index:-25163878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">
                <v:textbox>
                  <w:txbxContent>
                    <w:p w14:paraId="5457C602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enche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465418FC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Vicky";</w:t>
                      </w:r>
                    </w:p>
                    <w:p w14:paraId="234F68B8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get the q parameter from</w:t>
                      </w:r>
                    </w:p>
                    <w:p w14:paraId="38712745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RL $q = $_REQUEST["q"];</w:t>
                      </w:r>
                    </w:p>
                    <w:p w14:paraId="67FC6665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= "";</w:t>
                      </w:r>
                    </w:p>
                    <w:p w14:paraId="58F112D9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lookup all hints from array if $q is different from</w:t>
                      </w:r>
                    </w:p>
                    <w:p w14:paraId="336CE6B9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" if ($q !== "") {</w:t>
                      </w:r>
                    </w:p>
                    <w:p w14:paraId="73DC2384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q = 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tolowe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;</w:t>
                      </w:r>
                    </w:p>
                    <w:p w14:paraId="5F4B76C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;</w:t>
                      </w:r>
                    </w:p>
                    <w:p w14:paraId="6D1801C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each($a as $name) {</w:t>
                      </w:r>
                    </w:p>
                    <w:p w14:paraId="4D087765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ist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($q, 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bst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name, 0, $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))</w:t>
                      </w:r>
                    </w:p>
                    <w:p w14:paraId="58D94AB6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{ if ($hint === "") {</w:t>
                      </w:r>
                    </w:p>
                    <w:p w14:paraId="23140CF9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= $name;</w:t>
                      </w:r>
                    </w:p>
                    <w:p w14:paraId="534272AA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79E93393" w14:textId="1158F830" w:rsidR="00880804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.= ", $name";</w:t>
                      </w:r>
                    </w:p>
                    <w:p w14:paraId="47AF2B8A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62618D0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E92A893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7B59CE0A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F425024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Output "no suggestion" if no hint was found or output correct</w:t>
                      </w:r>
                    </w:p>
                    <w:p w14:paraId="6E094E51" w14:textId="77777777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es echo $hint === "" ? "no suggestion" : $hint;</w:t>
                      </w:r>
                    </w:p>
                    <w:p w14:paraId="1D36133F" w14:textId="760E6013" w:rsidR="00880804" w:rsidRPr="00076F95" w:rsidRDefault="00880804" w:rsidP="00076F9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F6BAE49" w14:textId="3109EFBA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3E77CD" w14:textId="3B834046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458BBB" w14:textId="480E57A7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458FE3" w14:textId="2CADD8B9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600235" w14:textId="12416C4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E44632" w14:textId="3A65DAE9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8BE21A" w14:textId="416DE7E5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661E20" w14:textId="589E749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EC6D59" w14:textId="762BBFA7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645F16" w14:textId="30A07462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9D9F95" w14:textId="37FFD1A6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1AA1D2" w14:textId="54BEF14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3BBBC3" w14:textId="5A9F08C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215599" w14:textId="73DDA01A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53F744" w14:textId="68419BE1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05FF13" w14:textId="59174ACD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9D7E93" w14:textId="4E0DC104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B29AC9" w14:textId="5EE8CCD0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061F75" w14:textId="19F18CE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B7DCCD" w14:textId="429E7E9D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6C1437" w14:textId="2E507140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F1573F9" w14:textId="1F156CE1" w:rsidR="00B87F4C" w:rsidRDefault="00076F9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79744" behindDoc="1" locked="0" layoutInCell="1" allowOverlap="1" wp14:anchorId="13FEC81C" wp14:editId="0BEA818D">
                <wp:simplePos x="0" y="0"/>
                <wp:positionH relativeFrom="page">
                  <wp:align>center</wp:align>
                </wp:positionH>
                <wp:positionV relativeFrom="paragraph">
                  <wp:posOffset>60960</wp:posOffset>
                </wp:positionV>
                <wp:extent cx="3147060" cy="289560"/>
                <wp:effectExtent l="0" t="0" r="0" b="0"/>
                <wp:wrapNone/>
                <wp:docPr id="17" name="Text Box 1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281C58" w14:textId="7C348BA7" w:rsidR="00880804" w:rsidRPr="00481782" w:rsidRDefault="00880804" w:rsidP="00076F95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2 Field Input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Hint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FEC81C" id="Text Box 17" o:spid="_x0000_s1029" type="#_x0000_t202" style="position:absolute;left:0;text-align:left;margin-left:0;margin-top:4.8pt;width:247.8pt;height:22.8pt;z-index:-251636736;visibility:visible;mso-wrap-style:square;mso-width-percent:0;mso-height-percent:0;mso-wrap-distance-left:9pt;mso-wrap-distance-top:3.6pt;mso-wrap-distance-right:9pt;mso-wrap-distance-bottom:3.6pt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" filled="f" stroked="f">
                <v:textbox>
                  <w:txbxContent>
                    <w:p w14:paraId="45281C58" w14:textId="7C348BA7" w:rsidR="00880804" w:rsidRPr="00481782" w:rsidRDefault="00880804" w:rsidP="00076F95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2 Field Input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Hint.php</w:t>
                      </w:r>
                      <w:proofErr w:type="spellEnd"/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3AD2B0B2" w14:textId="3FD15EAD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4C811A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6E7561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294375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861FE1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3DBE01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4B2B01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29EDA9" w14:textId="00AF187D" w:rsidR="00B87F4C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sz w:val="24"/>
          <w:szCs w:val="24"/>
        </w:rPr>
        <w:lastRenderedPageBreak/>
        <w:t xml:space="preserve">AJAX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databas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databa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AJAX,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“user” pada databas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76F95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my_db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” dan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Ind w:w="426" w:type="dxa"/>
        <w:tblLook w:val="04A0" w:firstRow="1" w:lastRow="0" w:firstColumn="1" w:lastColumn="0" w:noHBand="0" w:noVBand="1"/>
      </w:tblPr>
      <w:tblGrid>
        <w:gridCol w:w="1167"/>
        <w:gridCol w:w="1309"/>
        <w:gridCol w:w="1270"/>
        <w:gridCol w:w="1188"/>
        <w:gridCol w:w="1336"/>
        <w:gridCol w:w="1231"/>
      </w:tblGrid>
      <w:tr w:rsidR="00076F95" w14:paraId="785F2DB6" w14:textId="77777777" w:rsidTr="00076F95">
        <w:tc>
          <w:tcPr>
            <w:tcW w:w="1167" w:type="dxa"/>
            <w:vAlign w:val="center"/>
          </w:tcPr>
          <w:p w14:paraId="58BDEC9A" w14:textId="76741040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01"/>
                <w:rFonts w:ascii="Times New Roman" w:hAnsi="Times New Roman" w:cs="Times New Roman"/>
              </w:rPr>
              <w:t xml:space="preserve">id </w:t>
            </w:r>
          </w:p>
        </w:tc>
        <w:tc>
          <w:tcPr>
            <w:tcW w:w="1309" w:type="dxa"/>
            <w:vAlign w:val="center"/>
          </w:tcPr>
          <w:p w14:paraId="092AC3B7" w14:textId="5DA04BE1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01"/>
                <w:rFonts w:ascii="Times New Roman" w:hAnsi="Times New Roman" w:cs="Times New Roman"/>
              </w:rPr>
              <w:t xml:space="preserve">FirstName </w:t>
            </w:r>
          </w:p>
        </w:tc>
        <w:tc>
          <w:tcPr>
            <w:tcW w:w="1270" w:type="dxa"/>
            <w:vAlign w:val="center"/>
          </w:tcPr>
          <w:p w14:paraId="48A2E8F2" w14:textId="698BCE7A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76F95">
              <w:rPr>
                <w:rStyle w:val="fontstyle01"/>
                <w:rFonts w:ascii="Times New Roman" w:hAnsi="Times New Roman" w:cs="Times New Roman"/>
              </w:rPr>
              <w:t>LastName</w:t>
            </w:r>
            <w:proofErr w:type="spellEnd"/>
            <w:r w:rsidRPr="00076F95">
              <w:rPr>
                <w:rStyle w:val="fontstyle01"/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188" w:type="dxa"/>
            <w:vAlign w:val="center"/>
          </w:tcPr>
          <w:p w14:paraId="2CCF5EDC" w14:textId="337D130F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01"/>
                <w:rFonts w:ascii="Times New Roman" w:hAnsi="Times New Roman" w:cs="Times New Roman"/>
              </w:rPr>
              <w:t xml:space="preserve">Age </w:t>
            </w:r>
          </w:p>
        </w:tc>
        <w:tc>
          <w:tcPr>
            <w:tcW w:w="1336" w:type="dxa"/>
            <w:vAlign w:val="center"/>
          </w:tcPr>
          <w:p w14:paraId="2A76FAAF" w14:textId="60510023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01"/>
                <w:rFonts w:ascii="Times New Roman" w:hAnsi="Times New Roman" w:cs="Times New Roman"/>
              </w:rPr>
              <w:t xml:space="preserve">Hometown </w:t>
            </w:r>
          </w:p>
        </w:tc>
        <w:tc>
          <w:tcPr>
            <w:tcW w:w="1231" w:type="dxa"/>
            <w:vAlign w:val="center"/>
          </w:tcPr>
          <w:p w14:paraId="317BE078" w14:textId="1E7F28D1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01"/>
                <w:rFonts w:ascii="Times New Roman" w:hAnsi="Times New Roman" w:cs="Times New Roman"/>
              </w:rPr>
              <w:t>Job</w:t>
            </w:r>
          </w:p>
        </w:tc>
      </w:tr>
      <w:tr w:rsidR="00076F95" w14:paraId="12022B7E" w14:textId="77777777" w:rsidTr="00076F95">
        <w:tc>
          <w:tcPr>
            <w:tcW w:w="1167" w:type="dxa"/>
            <w:vAlign w:val="center"/>
          </w:tcPr>
          <w:p w14:paraId="7669A250" w14:textId="0F4D9533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309" w:type="dxa"/>
            <w:vAlign w:val="center"/>
          </w:tcPr>
          <w:p w14:paraId="4D84D95D" w14:textId="2E616CA4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Peter </w:t>
            </w:r>
          </w:p>
        </w:tc>
        <w:tc>
          <w:tcPr>
            <w:tcW w:w="1270" w:type="dxa"/>
            <w:vAlign w:val="center"/>
          </w:tcPr>
          <w:p w14:paraId="7C9399D3" w14:textId="6A91A25F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Griffin </w:t>
            </w:r>
          </w:p>
        </w:tc>
        <w:tc>
          <w:tcPr>
            <w:tcW w:w="1188" w:type="dxa"/>
            <w:vAlign w:val="center"/>
          </w:tcPr>
          <w:p w14:paraId="45813A13" w14:textId="700F0BB2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41 </w:t>
            </w:r>
          </w:p>
        </w:tc>
        <w:tc>
          <w:tcPr>
            <w:tcW w:w="1336" w:type="dxa"/>
            <w:vAlign w:val="center"/>
          </w:tcPr>
          <w:p w14:paraId="099DBFA6" w14:textId="0C40AF2B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Quahog </w:t>
            </w:r>
          </w:p>
        </w:tc>
        <w:tc>
          <w:tcPr>
            <w:tcW w:w="1231" w:type="dxa"/>
            <w:vAlign w:val="center"/>
          </w:tcPr>
          <w:p w14:paraId="03CE077E" w14:textId="288CAFB5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>Brewery</w:t>
            </w:r>
          </w:p>
        </w:tc>
      </w:tr>
      <w:tr w:rsidR="00076F95" w14:paraId="612D0CB1" w14:textId="77777777" w:rsidTr="00076F95">
        <w:tc>
          <w:tcPr>
            <w:tcW w:w="1167" w:type="dxa"/>
            <w:vAlign w:val="center"/>
          </w:tcPr>
          <w:p w14:paraId="784B3585" w14:textId="383D773D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2 </w:t>
            </w:r>
          </w:p>
        </w:tc>
        <w:tc>
          <w:tcPr>
            <w:tcW w:w="1309" w:type="dxa"/>
            <w:vAlign w:val="center"/>
          </w:tcPr>
          <w:p w14:paraId="78512AB8" w14:textId="291439C0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Lois </w:t>
            </w:r>
          </w:p>
        </w:tc>
        <w:tc>
          <w:tcPr>
            <w:tcW w:w="1270" w:type="dxa"/>
            <w:vAlign w:val="center"/>
          </w:tcPr>
          <w:p w14:paraId="5CE0DB57" w14:textId="07F84562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Griffin </w:t>
            </w:r>
          </w:p>
        </w:tc>
        <w:tc>
          <w:tcPr>
            <w:tcW w:w="1188" w:type="dxa"/>
            <w:vAlign w:val="center"/>
          </w:tcPr>
          <w:p w14:paraId="394B743E" w14:textId="5A8A70C7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40 </w:t>
            </w:r>
          </w:p>
        </w:tc>
        <w:tc>
          <w:tcPr>
            <w:tcW w:w="1336" w:type="dxa"/>
            <w:vAlign w:val="center"/>
          </w:tcPr>
          <w:p w14:paraId="1EB74DFC" w14:textId="0C157AA2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Newport </w:t>
            </w:r>
          </w:p>
        </w:tc>
        <w:tc>
          <w:tcPr>
            <w:tcW w:w="1231" w:type="dxa"/>
            <w:vAlign w:val="center"/>
          </w:tcPr>
          <w:p w14:paraId="79377FC1" w14:textId="2F0E4164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>Piano Teacher</w:t>
            </w:r>
          </w:p>
        </w:tc>
      </w:tr>
      <w:tr w:rsidR="00076F95" w14:paraId="18B7C9E5" w14:textId="77777777" w:rsidTr="00076F95">
        <w:tc>
          <w:tcPr>
            <w:tcW w:w="1167" w:type="dxa"/>
            <w:vAlign w:val="center"/>
          </w:tcPr>
          <w:p w14:paraId="184CCCA0" w14:textId="50EF5711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3 </w:t>
            </w:r>
          </w:p>
        </w:tc>
        <w:tc>
          <w:tcPr>
            <w:tcW w:w="1309" w:type="dxa"/>
            <w:vAlign w:val="center"/>
          </w:tcPr>
          <w:p w14:paraId="5552E64C" w14:textId="08EC1ACB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Joseph </w:t>
            </w:r>
          </w:p>
        </w:tc>
        <w:tc>
          <w:tcPr>
            <w:tcW w:w="1270" w:type="dxa"/>
            <w:vAlign w:val="center"/>
          </w:tcPr>
          <w:p w14:paraId="6859D915" w14:textId="64CC9BA3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Swanson </w:t>
            </w:r>
          </w:p>
        </w:tc>
        <w:tc>
          <w:tcPr>
            <w:tcW w:w="1188" w:type="dxa"/>
            <w:vAlign w:val="center"/>
          </w:tcPr>
          <w:p w14:paraId="59E9F4E9" w14:textId="187B9768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39 </w:t>
            </w:r>
          </w:p>
        </w:tc>
        <w:tc>
          <w:tcPr>
            <w:tcW w:w="1336" w:type="dxa"/>
            <w:vAlign w:val="center"/>
          </w:tcPr>
          <w:p w14:paraId="7F657944" w14:textId="586C266E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Quahog </w:t>
            </w:r>
          </w:p>
        </w:tc>
        <w:tc>
          <w:tcPr>
            <w:tcW w:w="1231" w:type="dxa"/>
            <w:vAlign w:val="center"/>
          </w:tcPr>
          <w:p w14:paraId="72EA11BF" w14:textId="480B25E6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>Police Officer</w:t>
            </w:r>
          </w:p>
        </w:tc>
      </w:tr>
      <w:tr w:rsidR="00076F95" w14:paraId="0086FDDF" w14:textId="77777777" w:rsidTr="00076F95">
        <w:tc>
          <w:tcPr>
            <w:tcW w:w="1167" w:type="dxa"/>
            <w:vAlign w:val="center"/>
          </w:tcPr>
          <w:p w14:paraId="5DC91342" w14:textId="6EB9BD85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4 </w:t>
            </w:r>
          </w:p>
        </w:tc>
        <w:tc>
          <w:tcPr>
            <w:tcW w:w="1309" w:type="dxa"/>
            <w:vAlign w:val="center"/>
          </w:tcPr>
          <w:p w14:paraId="05F4A63E" w14:textId="66A896C4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Glenn </w:t>
            </w:r>
          </w:p>
        </w:tc>
        <w:tc>
          <w:tcPr>
            <w:tcW w:w="1270" w:type="dxa"/>
            <w:vAlign w:val="center"/>
          </w:tcPr>
          <w:p w14:paraId="159A5525" w14:textId="6CACDC5B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Quagmire </w:t>
            </w:r>
          </w:p>
        </w:tc>
        <w:tc>
          <w:tcPr>
            <w:tcW w:w="1188" w:type="dxa"/>
            <w:vAlign w:val="center"/>
          </w:tcPr>
          <w:p w14:paraId="5CC11DE5" w14:textId="3E8E7244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41 </w:t>
            </w:r>
          </w:p>
        </w:tc>
        <w:tc>
          <w:tcPr>
            <w:tcW w:w="1336" w:type="dxa"/>
            <w:vAlign w:val="center"/>
          </w:tcPr>
          <w:p w14:paraId="77A4AF88" w14:textId="79C2610F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 xml:space="preserve">Quahog </w:t>
            </w:r>
          </w:p>
        </w:tc>
        <w:tc>
          <w:tcPr>
            <w:tcW w:w="1231" w:type="dxa"/>
            <w:vAlign w:val="center"/>
          </w:tcPr>
          <w:p w14:paraId="03EEF057" w14:textId="31126BCB" w:rsidR="00076F95" w:rsidRPr="00076F95" w:rsidRDefault="00076F95" w:rsidP="00076F9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76F95">
              <w:rPr>
                <w:rStyle w:val="fontstyle21"/>
                <w:rFonts w:ascii="Times New Roman" w:hAnsi="Times New Roman" w:cs="Times New Roman"/>
              </w:rPr>
              <w:t>Pilot</w:t>
            </w:r>
          </w:p>
        </w:tc>
      </w:tr>
    </w:tbl>
    <w:p w14:paraId="1A832467" w14:textId="6BC01612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76F9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076F9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76F95">
        <w:rPr>
          <w:rFonts w:ascii="Times New Roman" w:hAnsi="Times New Roman" w:cs="Times New Roman"/>
          <w:sz w:val="24"/>
          <w:szCs w:val="24"/>
        </w:rPr>
        <w:t>:</w:t>
      </w:r>
    </w:p>
    <w:p w14:paraId="242930E3" w14:textId="012CA1D0" w:rsidR="00076F95" w:rsidRDefault="00D111CF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1792" behindDoc="1" locked="0" layoutInCell="1" allowOverlap="1" wp14:anchorId="28485BD1" wp14:editId="3D6379F4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4930140"/>
                <wp:effectExtent l="0" t="0" r="11430" b="22860"/>
                <wp:wrapNone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4930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703F23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7E33090A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06EEB0FC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0E0859D7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Use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716B399C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str == "") {</w:t>
                            </w:r>
                          </w:p>
                          <w:p w14:paraId="398E11D4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</w:p>
                          <w:p w14:paraId="1A4ECB1C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"; return;</w:t>
                            </w:r>
                          </w:p>
                          <w:p w14:paraId="5BD2A386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3AD827EB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11802CDA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7D456FCC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6BDEE5AF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611E5F16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6, IE5</w:t>
                            </w:r>
                          </w:p>
                          <w:p w14:paraId="6532BA36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7126463B" w14:textId="40FB53BF" w:rsidR="00880804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704DA4F1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function() {</w:t>
                            </w:r>
                          </w:p>
                          <w:p w14:paraId="04C89ECE" w14:textId="21368C6A" w:rsidR="00880804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4 &amp;&amp;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200) {</w:t>
                            </w:r>
                          </w:p>
                          <w:p w14:paraId="44B583AB" w14:textId="554FEAA4" w:rsidR="00880804" w:rsidRPr="00076F95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 }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485BD1" id="_x0000_s1030" type="#_x0000_t202" style="position:absolute;left:0;text-align:left;margin-left:330.4pt;margin-top:.55pt;width:381.6pt;height:388.2pt;z-index:-25163468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">
                <v:textbox>
                  <w:txbxContent>
                    <w:p w14:paraId="45703F23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7E33090A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06EEB0FC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0E0859D7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Use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716B399C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str == "") {</w:t>
                      </w:r>
                    </w:p>
                    <w:p w14:paraId="398E11D4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</w:t>
                      </w:r>
                    </w:p>
                    <w:p w14:paraId="1A4ECB1C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"; return;</w:t>
                      </w:r>
                    </w:p>
                    <w:p w14:paraId="5BD2A386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3AD827EB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11802CDA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7D456FCC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6BDEE5AF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611E5F16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6, IE5</w:t>
                      </w:r>
                    </w:p>
                    <w:p w14:paraId="6532BA36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7126463B" w14:textId="40FB53BF" w:rsidR="00880804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704DA4F1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function() {</w:t>
                      </w:r>
                    </w:p>
                    <w:p w14:paraId="04C89ECE" w14:textId="21368C6A" w:rsidR="00880804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4 &amp;&amp;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200) {</w:t>
                      </w:r>
                    </w:p>
                    <w:p w14:paraId="44B583AB" w14:textId="554FEAA4" w:rsidR="00880804" w:rsidRPr="00076F95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 }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7E0714E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EFE94C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14F3AB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A96EDE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FE32C4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096FC3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B85A347" w14:textId="77777777" w:rsid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ED5953" w14:textId="734AFC88" w:rsidR="00076F95" w:rsidRPr="00076F95" w:rsidRDefault="00076F95" w:rsidP="00076F9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60B3A4" w14:textId="6DD86DA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F44A2F" w14:textId="10CEB9B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B7E770" w14:textId="5B36AFD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04CA7B" w14:textId="3ED8C8C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9BF41B" w14:textId="02F079E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81D222" w14:textId="3567512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A1E843" w14:textId="79584607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8365C4" w14:textId="2DE3E759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2EFE54" w14:textId="74DF8A72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CF1E84" w14:textId="2AD28565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544C8E" w14:textId="37FE6125" w:rsidR="00B87F4C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83840" behindDoc="1" locked="0" layoutInCell="1" allowOverlap="1" wp14:anchorId="34E1AC3F" wp14:editId="46E5003F">
                <wp:simplePos x="0" y="0"/>
                <wp:positionH relativeFrom="margin">
                  <wp:align>right</wp:align>
                </wp:positionH>
                <wp:positionV relativeFrom="paragraph">
                  <wp:posOffset>-7620</wp:posOffset>
                </wp:positionV>
                <wp:extent cx="4846320" cy="5570220"/>
                <wp:effectExtent l="0" t="0" r="11430" b="11430"/>
                <wp:wrapNone/>
                <wp:docPr id="1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5702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B9B184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;</w:t>
                            </w:r>
                          </w:p>
                          <w:p w14:paraId="2ADC07E5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.php?q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5627A83E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4A6E3A60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1C24547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14E86473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32625756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01BD5AA2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584AAAE7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438B46A6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&lt;select name="users"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hang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Use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512219E8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"&gt;Select a person:&lt;/option&gt;</w:t>
                            </w:r>
                          </w:p>
                          <w:p w14:paraId="2448BDB0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1"&gt;Peter Griffin&lt;/option&gt; &lt;option</w:t>
                            </w:r>
                          </w:p>
                          <w:p w14:paraId="15A1CBB4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e="2"&gt;Lois Griffin&lt;/option&gt;</w:t>
                            </w:r>
                          </w:p>
                          <w:p w14:paraId="7B1065CB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3"&gt;Joseph Swanson&lt;/option&gt;</w:t>
                            </w:r>
                          </w:p>
                          <w:p w14:paraId="3F1E1FCC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4"&gt;Glenn Quagmire&lt;/option&gt;</w:t>
                            </w:r>
                          </w:p>
                          <w:p w14:paraId="01B6A31D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elect&gt;</w:t>
                            </w:r>
                          </w:p>
                          <w:p w14:paraId="569C4662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4444F5F2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249C1550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b&gt;Person info will be listed here...&lt;/b&gt;&lt;/div&gt;</w:t>
                            </w:r>
                          </w:p>
                          <w:p w14:paraId="12EA7415" w14:textId="77777777" w:rsidR="00880804" w:rsidRPr="00D111CF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177615A2" w14:textId="4774112F" w:rsidR="00880804" w:rsidRPr="00076F95" w:rsidRDefault="00880804" w:rsidP="00D111C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E1AC3F" id="_x0000_s1031" type="#_x0000_t202" style="position:absolute;left:0;text-align:left;margin-left:330.4pt;margin-top:-.6pt;width:381.6pt;height:438.6pt;z-index:-25163264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">
                <v:textbox>
                  <w:txbxContent>
                    <w:p w14:paraId="6CB9B184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;</w:t>
                      </w:r>
                    </w:p>
                    <w:p w14:paraId="2ADC07E5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.php?q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5627A83E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4A6E3A60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1C24547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14E86473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32625756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01BD5AA2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584AAAE7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438B46A6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&lt;select name="users"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hang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Use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512219E8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"&gt;Select a person:&lt;/option&gt;</w:t>
                      </w:r>
                    </w:p>
                    <w:p w14:paraId="2448BDB0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1"&gt;Peter Griffin&lt;/option&gt; &lt;option</w:t>
                      </w:r>
                    </w:p>
                    <w:p w14:paraId="15A1CBB4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e="2"&gt;Lois Griffin&lt;/option&gt;</w:t>
                      </w:r>
                    </w:p>
                    <w:p w14:paraId="7B1065CB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3"&gt;Joseph Swanson&lt;/option&gt;</w:t>
                      </w:r>
                    </w:p>
                    <w:p w14:paraId="3F1E1FCC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4"&gt;Glenn Quagmire&lt;/option&gt;</w:t>
                      </w:r>
                    </w:p>
                    <w:p w14:paraId="01B6A31D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elect&gt;</w:t>
                      </w:r>
                    </w:p>
                    <w:p w14:paraId="569C4662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4444F5F2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249C1550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b&gt;Person info will be listed here...&lt;/b&gt;&lt;/div&gt;</w:t>
                      </w:r>
                    </w:p>
                    <w:p w14:paraId="12EA7415" w14:textId="77777777" w:rsidR="00880804" w:rsidRPr="00D111CF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177615A2" w14:textId="4774112F" w:rsidR="00880804" w:rsidRPr="00076F95" w:rsidRDefault="00880804" w:rsidP="00D111C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D277414" w14:textId="5D9CEC9E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2E62EE" w14:textId="56963620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BA75884" w14:textId="3DFBB990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0A9B95" w14:textId="1AFF8DE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F3AA9D" w14:textId="16E51EC2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D9A428" w14:textId="2E7B8EC4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20AEF9" w14:textId="61E56205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EE324F" w14:textId="480CC80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62B1C0" w14:textId="3E49DA3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45EE37" w14:textId="3FD0733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E110DF" w14:textId="67511992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4ED8B9" w14:textId="44DCED26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82B0A1" w14:textId="32BF0AE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12D1EE" w14:textId="7B0C7B43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E1B772" w14:textId="76475ED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0F24F2" w14:textId="7F0917AD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DE37CB" w14:textId="5A0F289B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95B58D" w14:textId="1462A3A3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72C6DA5" w14:textId="6E772D14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0945CF" w14:textId="7433F3C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3E9EC9" w14:textId="01864B74" w:rsidR="00D111CF" w:rsidRPr="00D111CF" w:rsidRDefault="00D111CF" w:rsidP="00D111C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5888" behindDoc="1" locked="0" layoutInCell="1" allowOverlap="1" wp14:anchorId="1E1CC54F" wp14:editId="23862C79">
                <wp:simplePos x="0" y="0"/>
                <wp:positionH relativeFrom="margin">
                  <wp:align>center</wp:align>
                </wp:positionH>
                <wp:positionV relativeFrom="paragraph">
                  <wp:posOffset>3810</wp:posOffset>
                </wp:positionV>
                <wp:extent cx="3147060" cy="289560"/>
                <wp:effectExtent l="0" t="0" r="0" b="0"/>
                <wp:wrapNone/>
                <wp:docPr id="20" name="Text Box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5E648D" w14:textId="7CA813A8" w:rsidR="00880804" w:rsidRPr="00481782" w:rsidRDefault="00880804" w:rsidP="00D111C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3 Program User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pili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(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1CC54F" id="Text Box 20" o:spid="_x0000_s1032" type="#_x0000_t202" style="position:absolute;left:0;text-align:left;margin-left:0;margin-top:.3pt;width:247.8pt;height:22.8pt;z-index:-25163059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" filled="f" stroked="f">
                <v:textbox>
                  <w:txbxContent>
                    <w:p w14:paraId="6A5E648D" w14:textId="7CA813A8" w:rsidR="00880804" w:rsidRPr="00481782" w:rsidRDefault="00880804" w:rsidP="00D111C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3 Program User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pili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(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31E9A13" w14:textId="77777777" w:rsidR="00D111CF" w:rsidRPr="00D111CF" w:rsidRDefault="00D111CF" w:rsidP="00D111CF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>:</w:t>
      </w:r>
    </w:p>
    <w:p w14:paraId="6DBBD4F2" w14:textId="02A96ADE" w:rsidR="00B87F4C" w:rsidRPr="00D111CF" w:rsidRDefault="00D111CF" w:rsidP="00D111C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data orang yang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(str== “”),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bersihk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txtHin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data or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>:</w:t>
      </w:r>
    </w:p>
    <w:p w14:paraId="770C430E" w14:textId="77777777" w:rsidR="00D111CF" w:rsidRPr="00D111CF" w:rsidRDefault="00D111CF" w:rsidP="00D111CF">
      <w:pPr>
        <w:pStyle w:val="ListParagraph"/>
        <w:numPr>
          <w:ilvl w:val="2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>.</w:t>
      </w:r>
    </w:p>
    <w:p w14:paraId="2C756F8A" w14:textId="13797BD2" w:rsidR="00D111CF" w:rsidRPr="00D111CF" w:rsidRDefault="00D111CF" w:rsidP="00D111CF">
      <w:pPr>
        <w:pStyle w:val="ListParagraph"/>
        <w:numPr>
          <w:ilvl w:val="2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(ready).</w:t>
      </w:r>
    </w:p>
    <w:p w14:paraId="3044D9ED" w14:textId="48B13866" w:rsidR="00D111CF" w:rsidRPr="00D111CF" w:rsidRDefault="00D111CF" w:rsidP="00D111CF">
      <w:pPr>
        <w:pStyle w:val="ListParagraph"/>
        <w:numPr>
          <w:ilvl w:val="2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irim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off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file pada server.</w:t>
      </w:r>
    </w:p>
    <w:p w14:paraId="4846A419" w14:textId="3693EEB2" w:rsidR="00B87F4C" w:rsidRPr="00D111CF" w:rsidRDefault="00D111CF" w:rsidP="00D111CF">
      <w:pPr>
        <w:pStyle w:val="ListParagraph"/>
        <w:numPr>
          <w:ilvl w:val="2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111CF">
        <w:rPr>
          <w:rFonts w:ascii="Times New Roman" w:hAnsi="Times New Roman" w:cs="Times New Roman"/>
          <w:sz w:val="24"/>
          <w:szCs w:val="24"/>
        </w:rPr>
        <w:lastRenderedPageBreak/>
        <w:t>Memberitahuk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parameter (q)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URL (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11CF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D111CF">
        <w:rPr>
          <w:rFonts w:ascii="Times New Roman" w:hAnsi="Times New Roman" w:cs="Times New Roman"/>
          <w:sz w:val="24"/>
          <w:szCs w:val="24"/>
        </w:rPr>
        <w:t xml:space="preserve"> dropdown list).</w:t>
      </w:r>
    </w:p>
    <w:p w14:paraId="26A07C2B" w14:textId="0A56981F" w:rsidR="00D111CF" w:rsidRPr="00C93885" w:rsidRDefault="00C93885" w:rsidP="00C93885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9388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file “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getuser.php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”. File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93885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query pada database MySQL, Kode program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388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C93885">
        <w:rPr>
          <w:rFonts w:ascii="Times New Roman" w:hAnsi="Times New Roman" w:cs="Times New Roman"/>
          <w:sz w:val="24"/>
          <w:szCs w:val="24"/>
        </w:rPr>
        <w:t>:</w:t>
      </w:r>
    </w:p>
    <w:p w14:paraId="1F7476B3" w14:textId="5AD87CC5" w:rsidR="00D111CF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87936" behindDoc="1" locked="0" layoutInCell="1" allowOverlap="1" wp14:anchorId="3E3783FB" wp14:editId="26BC49D1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6819900"/>
                <wp:effectExtent l="0" t="0" r="11430" b="19050"/>
                <wp:wrapNone/>
                <wp:docPr id="2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681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DA99DC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!DOCTYPE html&gt;</w:t>
                            </w:r>
                          </w:p>
                          <w:p w14:paraId="454D4438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403EF422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4A288362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tyle&gt;</w:t>
                            </w:r>
                          </w:p>
                          <w:p w14:paraId="0F4527F0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ble {</w:t>
                            </w:r>
                          </w:p>
                          <w:p w14:paraId="6B19D3CA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dth: 100%;</w:t>
                            </w:r>
                          </w:p>
                          <w:p w14:paraId="58DECFA9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order-collapse: collapse;</w:t>
                            </w:r>
                          </w:p>
                          <w:p w14:paraId="76D17A28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D4842B8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table, td,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{</w:t>
                            </w:r>
                          </w:p>
                          <w:p w14:paraId="38348627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order: 1px solid black;</w:t>
                            </w:r>
                          </w:p>
                          <w:p w14:paraId="520B62EE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dding: 5px;</w:t>
                            </w:r>
                          </w:p>
                          <w:p w14:paraId="19DF195B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EDC8A2F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{text-align: left;}</w:t>
                            </w:r>
                          </w:p>
                          <w:p w14:paraId="0DADE38D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tyle&gt;</w:t>
                            </w:r>
                          </w:p>
                          <w:p w14:paraId="62FF4DB8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77558034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26244E77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59E30392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q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tva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_GET['q']);</w:t>
                            </w:r>
                          </w:p>
                          <w:p w14:paraId="750CD7CB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con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connect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localhost','peter','abc123','my_db'); if</w:t>
                            </w:r>
                          </w:p>
                          <w:p w14:paraId="08BF8C32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!$con){</w:t>
                            </w:r>
                          </w:p>
                          <w:p w14:paraId="377220F9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die('Could not connect: ' .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error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));</w:t>
                            </w:r>
                          </w:p>
                          <w:p w14:paraId="3067BCE3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6C60E6F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select_db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,"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jax_demo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4724741E" w14:textId="77777777" w:rsidR="00880804" w:rsidRPr="00C9388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q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SELECT * FROM user WHERE id =</w:t>
                            </w:r>
                          </w:p>
                          <w:p w14:paraId="76FCC9D9" w14:textId="5C877ACA" w:rsidR="00880804" w:rsidRPr="00076F95" w:rsidRDefault="00880804" w:rsidP="00C9388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'".$q."'"; $result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query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,$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q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3783FB" id="_x0000_s1033" type="#_x0000_t202" style="position:absolute;left:0;text-align:left;margin-left:330.4pt;margin-top:.55pt;width:381.6pt;height:537pt;z-index:-25162854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">
                <v:textbox>
                  <w:txbxContent>
                    <w:p w14:paraId="08DA99DC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!DOCTYPE html&gt;</w:t>
                      </w:r>
                    </w:p>
                    <w:p w14:paraId="454D4438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403EF422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4A288362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tyle&gt;</w:t>
                      </w:r>
                    </w:p>
                    <w:p w14:paraId="0F4527F0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ble {</w:t>
                      </w:r>
                    </w:p>
                    <w:p w14:paraId="6B19D3CA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dth: 100%;</w:t>
                      </w:r>
                    </w:p>
                    <w:p w14:paraId="58DECFA9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order-collapse: collapse;</w:t>
                      </w:r>
                    </w:p>
                    <w:p w14:paraId="76D17A28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D4842B8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table, td,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{</w:t>
                      </w:r>
                    </w:p>
                    <w:p w14:paraId="38348627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order: 1px solid black;</w:t>
                      </w:r>
                    </w:p>
                    <w:p w14:paraId="520B62EE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dding: 5px;</w:t>
                      </w:r>
                    </w:p>
                    <w:p w14:paraId="19DF195B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EDC8A2F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{text-align: left;}</w:t>
                      </w:r>
                    </w:p>
                    <w:p w14:paraId="0DADE38D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tyle&gt;</w:t>
                      </w:r>
                    </w:p>
                    <w:p w14:paraId="62FF4DB8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77558034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26244E77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59E30392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q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tva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_GET['q']);</w:t>
                      </w:r>
                    </w:p>
                    <w:p w14:paraId="750CD7CB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con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connect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localhost','peter','abc123','my_db'); if</w:t>
                      </w:r>
                    </w:p>
                    <w:p w14:paraId="08BF8C32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!$con){</w:t>
                      </w:r>
                    </w:p>
                    <w:p w14:paraId="377220F9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die('Could not connect: ' .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error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));</w:t>
                      </w:r>
                    </w:p>
                    <w:p w14:paraId="3067BCE3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6C60E6F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select_db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,"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jax_demo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4724741E" w14:textId="77777777" w:rsidR="00880804" w:rsidRPr="00C9388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q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SELECT * FROM user WHERE id =</w:t>
                      </w:r>
                    </w:p>
                    <w:p w14:paraId="76FCC9D9" w14:textId="5C877ACA" w:rsidR="00880804" w:rsidRPr="00076F95" w:rsidRDefault="00880804" w:rsidP="00C9388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'".$q."'"; $result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query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,$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q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1135654" w14:textId="2DE3848C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60B2E6" w14:textId="74BBD255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80EA3B" w14:textId="40A6D43E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B291D32" w14:textId="5351FCBA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594530" w14:textId="7ABFFF33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AE53A5" w14:textId="64CBAE31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E6720D" w14:textId="47B25E46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D77F85" w14:textId="0643CDDD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3D41C4" w14:textId="3310FC08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A19440" w14:textId="2AC130D2" w:rsidR="00D111CF" w:rsidRDefault="00D111CF" w:rsidP="00C93885">
      <w:pPr>
        <w:pStyle w:val="ListParagraph"/>
        <w:spacing w:after="0" w:line="360" w:lineRule="auto"/>
        <w:ind w:left="426" w:firstLine="283"/>
        <w:jc w:val="center"/>
        <w:rPr>
          <w:rFonts w:ascii="Times New Roman" w:hAnsi="Times New Roman" w:cs="Times New Roman"/>
          <w:sz w:val="24"/>
          <w:szCs w:val="24"/>
        </w:rPr>
      </w:pPr>
    </w:p>
    <w:p w14:paraId="507AAC66" w14:textId="0D34A32B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64617E" w14:textId="20FCF372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1419A2" w14:textId="55281EB0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2E20AC" w14:textId="27A8656A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4761F6" w14:textId="77777777" w:rsidR="00D111CF" w:rsidRDefault="00D111CF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D639F3" w14:textId="7779E56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62C796" w14:textId="5A8F8242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8503BB" w14:textId="5FECEA08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DB3197" w14:textId="5A0A2AEC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1D7AFF" w14:textId="2D046B9E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A16438" w14:textId="538E6753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1EB0B9" w14:textId="496E6D51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649A8A" w14:textId="2A895901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285008" w14:textId="0F93267D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384C53" w14:textId="59D4C77F" w:rsidR="00B87F4C" w:rsidRDefault="00B87F4C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F62794" w14:textId="249BA5CD" w:rsidR="00B87F4C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89984" behindDoc="1" locked="0" layoutInCell="1" allowOverlap="1" wp14:anchorId="02347947" wp14:editId="43982195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5821680"/>
                <wp:effectExtent l="0" t="0" r="11430" b="26670"/>
                <wp:wrapNone/>
                <wp:docPr id="2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21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A38033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able&gt;</w:t>
                            </w:r>
                          </w:p>
                          <w:p w14:paraId="71DF5E9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213CC75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r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33B8DBAE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55D07215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Age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38B58198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Hometown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263988A0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Job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0A51DEB9" w14:textId="6002EC3C" w:rsidR="00880804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";</w:t>
                            </w:r>
                          </w:p>
                          <w:p w14:paraId="6136389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while($row =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fetch_array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result)) {</w:t>
                            </w:r>
                          </w:p>
                          <w:p w14:paraId="7825320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r&gt;";</w:t>
                            </w:r>
                          </w:p>
                          <w:p w14:paraId="45FDDD9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FirstName'] . "&lt;/td&gt;";</w:t>
                            </w:r>
                          </w:p>
                          <w:p w14:paraId="372B8F33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] . "&lt;/td&gt;";</w:t>
                            </w:r>
                          </w:p>
                          <w:p w14:paraId="1D21761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Age'] . "&lt;/td&gt;";</w:t>
                            </w:r>
                          </w:p>
                          <w:p w14:paraId="27BC0CAD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Hometown'] . "&lt;/td&gt;";</w:t>
                            </w:r>
                          </w:p>
                          <w:p w14:paraId="743F04CA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Job'] . "&lt;/td&gt;";</w:t>
                            </w:r>
                          </w:p>
                          <w:p w14:paraId="30A79F36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/tr&gt;";</w:t>
                            </w:r>
                          </w:p>
                          <w:p w14:paraId="2993AEC3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1A4480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/table&gt;";</w:t>
                            </w:r>
                          </w:p>
                          <w:p w14:paraId="366B2E0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clos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);</w:t>
                            </w:r>
                          </w:p>
                          <w:p w14:paraId="48D25A7A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  <w:p w14:paraId="48E5C52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6B2D967B" w14:textId="31CA146F" w:rsidR="00880804" w:rsidRPr="00076F95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347947" id="_x0000_s1034" type="#_x0000_t202" style="position:absolute;left:0;text-align:left;margin-left:330.4pt;margin-top:.6pt;width:381.6pt;height:458.4pt;z-index:-25162649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">
                <v:textbox>
                  <w:txbxContent>
                    <w:p w14:paraId="1A38033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able&gt;</w:t>
                      </w:r>
                    </w:p>
                    <w:p w14:paraId="71DF5E9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213CC75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r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33B8DBAE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55D07215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Age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38B58198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Hometown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263988A0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Job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0A51DEB9" w14:textId="6002EC3C" w:rsidR="00880804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";</w:t>
                      </w:r>
                    </w:p>
                    <w:p w14:paraId="6136389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while($row =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fetch_array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result)) {</w:t>
                      </w:r>
                    </w:p>
                    <w:p w14:paraId="7825320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r&gt;";</w:t>
                      </w:r>
                    </w:p>
                    <w:p w14:paraId="45FDDD9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FirstName'] . "&lt;/td&gt;";</w:t>
                      </w:r>
                    </w:p>
                    <w:p w14:paraId="372B8F33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] . "&lt;/td&gt;";</w:t>
                      </w:r>
                    </w:p>
                    <w:p w14:paraId="1D21761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Age'] . "&lt;/td&gt;";</w:t>
                      </w:r>
                    </w:p>
                    <w:p w14:paraId="27BC0CAD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Hometown'] . "&lt;/td&gt;";</w:t>
                      </w:r>
                    </w:p>
                    <w:p w14:paraId="743F04CA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Job'] . "&lt;/td&gt;";</w:t>
                      </w:r>
                    </w:p>
                    <w:p w14:paraId="30A79F36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/tr&gt;";</w:t>
                      </w:r>
                    </w:p>
                    <w:p w14:paraId="2993AEC3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1A4480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/table&gt;";</w:t>
                      </w:r>
                    </w:p>
                    <w:p w14:paraId="366B2E0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clos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);</w:t>
                      </w:r>
                    </w:p>
                    <w:p w14:paraId="48D25A7A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  <w:p w14:paraId="48E5C52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6B2D967B" w14:textId="31CA146F" w:rsidR="00880804" w:rsidRPr="00076F95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46E4923" w14:textId="55F8A01A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22DDDC" w14:textId="5AA627A6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4BE645" w14:textId="01CDAC2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52FC49" w14:textId="6CA5505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08FA72" w14:textId="7C7CA83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4E977B" w14:textId="43161E6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9A2625" w14:textId="2EB63E85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894F6E" w14:textId="4EB90401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DB7A6C" w14:textId="40F455D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88D82A0" w14:textId="67D92171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E4ECDB" w14:textId="5C5F4A4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B05809" w14:textId="5E2E227E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EE11B8" w14:textId="0A2A807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8DEBD5" w14:textId="2E9D052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DA5FAF" w14:textId="4C95AC38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FCAC8C" w14:textId="0C74464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B926AC" w14:textId="510D919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981AEA" w14:textId="364D458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71CAB9" w14:textId="217B0442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5F24C8" w14:textId="6812C71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6CFDFF" w14:textId="7758F966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64AF20" w14:textId="6DC16B43" w:rsidR="00C93885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92032" behindDoc="1" locked="0" layoutInCell="1" allowOverlap="1" wp14:anchorId="303CD816" wp14:editId="77F02A17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CA2424E" w14:textId="5B5D99FE" w:rsidR="00880804" w:rsidRPr="00481782" w:rsidRDefault="00880804" w:rsidP="0017308D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4 File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3CD816" id="Text Box 25" o:spid="_x0000_s1035" type="#_x0000_t202" style="position:absolute;left:0;text-align:left;margin-left:0;margin-top:.6pt;width:247.8pt;height:22.8pt;z-index:-251624448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" filled="f" stroked="f">
                <v:textbox>
                  <w:txbxContent>
                    <w:p w14:paraId="6CA2424E" w14:textId="5B5D99FE" w:rsidR="00880804" w:rsidRPr="00481782" w:rsidRDefault="00880804" w:rsidP="0017308D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4 File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6686BE2" w14:textId="77777777" w:rsidR="0017308D" w:rsidRPr="0017308D" w:rsidRDefault="0017308D" w:rsidP="0017308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308D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program:</w:t>
      </w:r>
    </w:p>
    <w:p w14:paraId="0215FAA8" w14:textId="0CDE1F2A" w:rsidR="00C93885" w:rsidRDefault="0017308D" w:rsidP="0017308D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17308D">
        <w:rPr>
          <w:rFonts w:ascii="Times New Roman" w:hAnsi="Times New Roman" w:cs="Times New Roman"/>
          <w:sz w:val="24"/>
          <w:szCs w:val="24"/>
        </w:rPr>
        <w:t xml:space="preserve">Ketika query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JavaScript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file PHP,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>:</w:t>
      </w:r>
    </w:p>
    <w:p w14:paraId="5C130377" w14:textId="77777777" w:rsidR="0017308D" w:rsidRPr="0017308D" w:rsidRDefault="0017308D" w:rsidP="0017308D">
      <w:pPr>
        <w:pStyle w:val="ListParagraph"/>
        <w:numPr>
          <w:ilvl w:val="2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7308D">
        <w:rPr>
          <w:rFonts w:ascii="Times New Roman" w:hAnsi="Times New Roman" w:cs="Times New Roman"/>
          <w:sz w:val="24"/>
          <w:szCs w:val="24"/>
        </w:rPr>
        <w:t xml:space="preserve">PHP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server MySQL.</w:t>
      </w:r>
    </w:p>
    <w:p w14:paraId="6078D55B" w14:textId="387A940A" w:rsidR="0017308D" w:rsidRPr="0017308D" w:rsidRDefault="0017308D" w:rsidP="0017308D">
      <w:pPr>
        <w:pStyle w:val="ListParagraph"/>
        <w:numPr>
          <w:ilvl w:val="2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308D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data orang.</w:t>
      </w:r>
    </w:p>
    <w:p w14:paraId="405E47E1" w14:textId="40712214" w:rsidR="0017308D" w:rsidRPr="0017308D" w:rsidRDefault="0017308D" w:rsidP="0017308D">
      <w:pPr>
        <w:pStyle w:val="ListParagraph"/>
        <w:numPr>
          <w:ilvl w:val="2"/>
          <w:numId w:val="2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308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HTML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>,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mengirimkannya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placeholder “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txtHint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>”.</w:t>
      </w:r>
    </w:p>
    <w:p w14:paraId="77C2903F" w14:textId="06F78A8C" w:rsidR="00C93885" w:rsidRPr="0017308D" w:rsidRDefault="0017308D" w:rsidP="0017308D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17308D">
        <w:rPr>
          <w:rFonts w:ascii="Times New Roman" w:hAnsi="Times New Roman" w:cs="Times New Roman"/>
          <w:sz w:val="24"/>
          <w:szCs w:val="24"/>
        </w:rPr>
        <w:lastRenderedPageBreak/>
        <w:t xml:space="preserve">AJAX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file XML.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program AJAX yang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data XML:</w:t>
      </w:r>
    </w:p>
    <w:p w14:paraId="610258B1" w14:textId="438FE4BD" w:rsidR="00C93885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94080" behindDoc="1" locked="0" layoutInCell="1" allowOverlap="1" wp14:anchorId="0247121D" wp14:editId="074822FE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7345680"/>
                <wp:effectExtent l="0" t="0" r="11430" b="26670"/>
                <wp:wrapNone/>
                <wp:docPr id="2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7345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DFF18E1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7E6A3B0A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4C67DD8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47AA574A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6CE3842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str=="") {</w:t>
                            </w:r>
                          </w:p>
                          <w:p w14:paraId="6F51B6F0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";</w:t>
                            </w:r>
                          </w:p>
                          <w:p w14:paraId="2CE40F3F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eturn;</w:t>
                            </w:r>
                          </w:p>
                          <w:p w14:paraId="4429B9AE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FC5213B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18987FD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2D6C5549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71A7C594" w14:textId="082F1542" w:rsidR="00880804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16979128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4FA87436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C7F1CCD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0380AE81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7AB35005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</w:t>
                            </w:r>
                          </w:p>
                          <w:p w14:paraId="4C11C2C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6069588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4761AE5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cd.php?q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01F29398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5214DDDF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0590A1F0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18A12A37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114F2712" w14:textId="75732C5B" w:rsidR="00880804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5E79A734" w14:textId="7C105160" w:rsidR="00880804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2185B1AC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190EC7C3" w14:textId="20FDD580" w:rsidR="00880804" w:rsidRPr="00076F95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lect a CD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47121D" id="_x0000_s1036" type="#_x0000_t202" style="position:absolute;left:0;text-align:left;margin-left:330.4pt;margin-top:.55pt;width:381.6pt;height:578.4pt;z-index:-25162240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">
                <v:textbox>
                  <w:txbxContent>
                    <w:p w14:paraId="3DFF18E1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7E6A3B0A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4C67DD8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47AA574A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6CE3842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str=="") {</w:t>
                      </w:r>
                    </w:p>
                    <w:p w14:paraId="6F51B6F0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";</w:t>
                      </w:r>
                    </w:p>
                    <w:p w14:paraId="2CE40F3F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eturn;</w:t>
                      </w:r>
                    </w:p>
                    <w:p w14:paraId="4429B9AE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FC5213B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18987FD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2D6C5549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71A7C594" w14:textId="082F1542" w:rsidR="00880804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16979128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4FA87436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C7F1CCD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0380AE81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7AB35005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</w:t>
                      </w:r>
                    </w:p>
                    <w:p w14:paraId="4C11C2C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6069588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4761AE5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cd.php?q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01F29398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5214DDDF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0590A1F0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18A12A37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114F2712" w14:textId="75732C5B" w:rsidR="00880804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5E79A734" w14:textId="7C105160" w:rsidR="00880804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2185B1AC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190EC7C3" w14:textId="20FDD580" w:rsidR="00880804" w:rsidRPr="00076F95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lect a CD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22983D0" w14:textId="6DB2A8D6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04179E" w14:textId="0A0B0E9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3BC358" w14:textId="40C1F6E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2A30B8" w14:textId="299BE826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25C375" w14:textId="0CC84E8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7A320A" w14:textId="19DE9A07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C7C3B5" w14:textId="09AB9CF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B1A200" w14:textId="14A08D8E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6332DC" w14:textId="6EA31D8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B19F57" w14:textId="733A7C7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C67D83" w14:textId="4AC9DAB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D77272" w14:textId="304E5775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7DE764" w14:textId="2122B08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DB3D01" w14:textId="57C022E8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080C6E" w14:textId="2CD18BE3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F05895" w14:textId="08833EA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079244" w14:textId="73830F5F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F19318" w14:textId="1FA4C2A2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CB7C33" w14:textId="2F685E9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025559" w14:textId="3E910688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B46905" w14:textId="102DC7F3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5C74AB" w14:textId="40F4913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740E07" w14:textId="5C4ADF9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713EF0" w14:textId="7688454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D637DD" w14:textId="092A045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F6068E" w14:textId="186633D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E009DD" w14:textId="64E72AB1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5DA61D" w14:textId="75E7195C" w:rsidR="00C93885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96128" behindDoc="1" locked="0" layoutInCell="1" allowOverlap="1" wp14:anchorId="3DC4E5F8" wp14:editId="63EEFB43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689860"/>
                <wp:effectExtent l="0" t="0" r="11430" b="15240"/>
                <wp:wrapNone/>
                <wp:docPr id="2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6898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FC8259F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elect name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ds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"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hang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3C58324F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"&gt;Select a CD:&lt;/option&gt;</w:t>
                            </w:r>
                          </w:p>
                          <w:p w14:paraId="1E8EC9C2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Bob Dylan"&gt;Bob Dylan&lt;/option&gt;</w:t>
                            </w:r>
                          </w:p>
                          <w:p w14:paraId="66DECEC6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Bee Gees"&gt;Bee Gees&lt;/option&gt;</w:t>
                            </w:r>
                          </w:p>
                          <w:p w14:paraId="0CAF5DB8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Cat Stevens"&gt;Cat Stevens&lt;/option&gt;</w:t>
                            </w:r>
                          </w:p>
                          <w:p w14:paraId="3EAB22E0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elect&gt;</w:t>
                            </w:r>
                          </w:p>
                          <w:p w14:paraId="4665CCB5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4A6B13B8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b&gt;CD info will be listed here...&lt;/b&gt;&lt;/div&gt;</w:t>
                            </w:r>
                          </w:p>
                          <w:p w14:paraId="08E05D21" w14:textId="77777777" w:rsidR="00880804" w:rsidRPr="0017308D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4C5C70EE" w14:textId="226161F4" w:rsidR="00880804" w:rsidRPr="00076F95" w:rsidRDefault="00880804" w:rsidP="0017308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C4E5F8" id="_x0000_s1037" type="#_x0000_t202" style="position:absolute;left:0;text-align:left;margin-left:330.4pt;margin-top:.6pt;width:381.6pt;height:211.8pt;z-index:-25162035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">
                <v:textbox>
                  <w:txbxContent>
                    <w:p w14:paraId="7FC8259F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elect name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ds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"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hang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3C58324F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"&gt;Select a CD:&lt;/option&gt;</w:t>
                      </w:r>
                    </w:p>
                    <w:p w14:paraId="1E8EC9C2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Bob Dylan"&gt;Bob Dylan&lt;/option&gt;</w:t>
                      </w:r>
                    </w:p>
                    <w:p w14:paraId="66DECEC6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Bee Gees"&gt;Bee Gees&lt;/option&gt;</w:t>
                      </w:r>
                    </w:p>
                    <w:p w14:paraId="0CAF5DB8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Cat Stevens"&gt;Cat Stevens&lt;/option&gt;</w:t>
                      </w:r>
                    </w:p>
                    <w:p w14:paraId="3EAB22E0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elect&gt;</w:t>
                      </w:r>
                    </w:p>
                    <w:p w14:paraId="4665CCB5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4A6B13B8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b&gt;CD info will be listed here...&lt;/b&gt;&lt;/div&gt;</w:t>
                      </w:r>
                    </w:p>
                    <w:p w14:paraId="08E05D21" w14:textId="77777777" w:rsidR="00880804" w:rsidRPr="0017308D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4C5C70EE" w14:textId="226161F4" w:rsidR="00880804" w:rsidRPr="00076F95" w:rsidRDefault="00880804" w:rsidP="0017308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EECF9A3" w14:textId="34318EB9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3D24FF" w14:textId="00C14A05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414D34" w14:textId="6E3B7DE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594311" w14:textId="2A6EE46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3E102C" w14:textId="16FF5B6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614139" w14:textId="77100F4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2631DD" w14:textId="5A53D1DC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A6D84F" w14:textId="07C5446A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DE57B2" w14:textId="2DD7228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5561BA" w14:textId="2212C56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98176" behindDoc="1" locked="0" layoutInCell="1" allowOverlap="1" wp14:anchorId="452ACDDE" wp14:editId="699CFB12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8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8C7604" w14:textId="7FA72BA2" w:rsidR="00880804" w:rsidRPr="00481782" w:rsidRDefault="00880804" w:rsidP="0017308D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5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52ACDDE" id="Text Box 28" o:spid="_x0000_s1038" type="#_x0000_t202" style="position:absolute;left:0;text-align:left;margin-left:0;margin-top:.55pt;width:247.8pt;height:22.8pt;z-index:-251618304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" filled="f" stroked="f">
                <v:textbox>
                  <w:txbxContent>
                    <w:p w14:paraId="178C7604" w14:textId="7FA72BA2" w:rsidR="00880804" w:rsidRPr="00481782" w:rsidRDefault="00880804" w:rsidP="0017308D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5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50D0DF6" w14:textId="7FFB6D17" w:rsidR="0017308D" w:rsidRDefault="0017308D" w:rsidP="0017308D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7308D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7308D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7308D">
        <w:rPr>
          <w:rFonts w:ascii="Times New Roman" w:hAnsi="Times New Roman" w:cs="Times New Roman"/>
          <w:sz w:val="24"/>
          <w:szCs w:val="24"/>
        </w:rPr>
        <w:t xml:space="preserve"> program:</w:t>
      </w:r>
    </w:p>
    <w:p w14:paraId="46665E1F" w14:textId="19C0F1DA" w:rsidR="0017308D" w:rsidRDefault="004261A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showCD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()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>:</w:t>
      </w:r>
    </w:p>
    <w:p w14:paraId="5213976A" w14:textId="77777777" w:rsidR="004261A0" w:rsidRPr="004261A0" w:rsidRDefault="004261A0" w:rsidP="004261A0">
      <w:pPr>
        <w:pStyle w:val="ListParagraph"/>
        <w:numPr>
          <w:ilvl w:val="2"/>
          <w:numId w:val="2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CD yang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>.</w:t>
      </w:r>
    </w:p>
    <w:p w14:paraId="54A48E5B" w14:textId="0663ED47" w:rsidR="004261A0" w:rsidRPr="004261A0" w:rsidRDefault="004261A0" w:rsidP="004261A0">
      <w:pPr>
        <w:pStyle w:val="ListParagraph"/>
        <w:numPr>
          <w:ilvl w:val="2"/>
          <w:numId w:val="2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>.</w:t>
      </w:r>
    </w:p>
    <w:p w14:paraId="47F61286" w14:textId="05F2A3DD" w:rsidR="004261A0" w:rsidRPr="004261A0" w:rsidRDefault="004261A0" w:rsidP="004261A0">
      <w:pPr>
        <w:pStyle w:val="ListParagraph"/>
        <w:numPr>
          <w:ilvl w:val="2"/>
          <w:numId w:val="2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(ready).</w:t>
      </w:r>
    </w:p>
    <w:p w14:paraId="463173E0" w14:textId="33FB6383" w:rsidR="004261A0" w:rsidRPr="004261A0" w:rsidRDefault="004261A0" w:rsidP="004261A0">
      <w:pPr>
        <w:pStyle w:val="ListParagraph"/>
        <w:numPr>
          <w:ilvl w:val="2"/>
          <w:numId w:val="2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off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file pada server.</w:t>
      </w:r>
    </w:p>
    <w:p w14:paraId="1A0B0107" w14:textId="36D3978A" w:rsidR="004261A0" w:rsidRPr="004261A0" w:rsidRDefault="004261A0" w:rsidP="004261A0">
      <w:pPr>
        <w:pStyle w:val="ListParagraph"/>
        <w:numPr>
          <w:ilvl w:val="2"/>
          <w:numId w:val="2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mberitahu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parameter (q)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UR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61A0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list dropdown).</w:t>
      </w:r>
    </w:p>
    <w:p w14:paraId="04483C61" w14:textId="0869B47A" w:rsidR="0017308D" w:rsidRPr="00B0176D" w:rsidRDefault="004261A0" w:rsidP="00B0176D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261A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file “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getcd.php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”. Kode program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fi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XML “cd_catalog.xml”,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query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file XM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261A0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261A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261A0">
        <w:rPr>
          <w:rFonts w:ascii="Times New Roman" w:hAnsi="Times New Roman" w:cs="Times New Roman"/>
          <w:sz w:val="24"/>
          <w:szCs w:val="24"/>
        </w:rPr>
        <w:t>.</w:t>
      </w:r>
      <w:r w:rsid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176D" w:rsidRPr="00B0176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B0176D"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176D" w:rsidRPr="00B0176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176D"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176D" w:rsidRPr="00B0176D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B0176D" w:rsidRPr="00B0176D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B0176D" w:rsidRPr="00B0176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0176D" w:rsidRPr="00B0176D">
        <w:rPr>
          <w:rFonts w:ascii="Times New Roman" w:hAnsi="Times New Roman" w:cs="Times New Roman"/>
          <w:sz w:val="24"/>
          <w:szCs w:val="24"/>
        </w:rPr>
        <w:t xml:space="preserve"> file</w:t>
      </w:r>
      <w:r w:rsidR="00B0176D">
        <w:rPr>
          <w:rFonts w:ascii="Times New Roman" w:hAnsi="Times New Roman" w:cs="Times New Roman"/>
          <w:sz w:val="24"/>
          <w:szCs w:val="24"/>
        </w:rPr>
        <w:t xml:space="preserve"> </w:t>
      </w:r>
      <w:r w:rsidR="00B0176D" w:rsidRPr="00B0176D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="00B0176D" w:rsidRPr="00B0176D">
        <w:rPr>
          <w:rFonts w:ascii="Times New Roman" w:hAnsi="Times New Roman" w:cs="Times New Roman"/>
          <w:sz w:val="24"/>
          <w:szCs w:val="24"/>
        </w:rPr>
        <w:t>getcd.php</w:t>
      </w:r>
      <w:proofErr w:type="spellEnd"/>
      <w:r w:rsidR="00B0176D" w:rsidRPr="00B0176D">
        <w:rPr>
          <w:rFonts w:ascii="Times New Roman" w:hAnsi="Times New Roman" w:cs="Times New Roman"/>
          <w:sz w:val="24"/>
          <w:szCs w:val="24"/>
        </w:rPr>
        <w:t>”:</w:t>
      </w:r>
    </w:p>
    <w:p w14:paraId="7473C097" w14:textId="43BE2443" w:rsidR="0017308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00224" behindDoc="1" locked="0" layoutInCell="1" allowOverlap="1" wp14:anchorId="7082055D" wp14:editId="1A262019">
                <wp:simplePos x="0" y="0"/>
                <wp:positionH relativeFrom="margin">
                  <wp:align>right</wp:align>
                </wp:positionH>
                <wp:positionV relativeFrom="paragraph">
                  <wp:posOffset>40640</wp:posOffset>
                </wp:positionV>
                <wp:extent cx="4846320" cy="1790700"/>
                <wp:effectExtent l="0" t="0" r="11430" b="19050"/>
                <wp:wrapNone/>
                <wp:docPr id="2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1790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DDFE25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296BAB4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q=$_GET["q"];</w:t>
                            </w:r>
                          </w:p>
                          <w:p w14:paraId="2296BAD5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MDocumen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0B8A3069" w14:textId="238217B9" w:rsidR="00880804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load("cd_catalog.xml");</w:t>
                            </w:r>
                          </w:p>
                          <w:p w14:paraId="50D4D71E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28BDB9AB" w14:textId="19583BD4" w:rsidR="00880804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x=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ARTIST');</w:t>
                            </w:r>
                          </w:p>
                          <w:p w14:paraId="68FBEB63" w14:textId="77777777" w:rsidR="00880804" w:rsidRPr="00076F95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82055D" id="_x0000_s1039" type="#_x0000_t202" style="position:absolute;left:0;text-align:left;margin-left:330.4pt;margin-top:3.2pt;width:381.6pt;height:141pt;z-index:-25161625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">
                <v:textbox>
                  <w:txbxContent>
                    <w:p w14:paraId="52DDFE25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296BAB4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q=$_GET["q"];</w:t>
                      </w:r>
                    </w:p>
                    <w:p w14:paraId="2296BAD5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MDocumen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0B8A3069" w14:textId="238217B9" w:rsidR="00880804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load("cd_catalog.xml");</w:t>
                      </w:r>
                    </w:p>
                    <w:p w14:paraId="50D4D71E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28BDB9AB" w14:textId="19583BD4" w:rsidR="00880804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x=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ARTIST');</w:t>
                      </w:r>
                    </w:p>
                    <w:p w14:paraId="68FBEB63" w14:textId="77777777" w:rsidR="00880804" w:rsidRPr="00076F95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0E7D7E4" w14:textId="395239F8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86A767" w14:textId="22D0D8C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18691C" w14:textId="608540D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149679" w14:textId="77DD8628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70A372" w14:textId="643B0A1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FE8DE9" w14:textId="0B970C0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B4F6A1" w14:textId="5B4A6BB0" w:rsidR="0017308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02272" behindDoc="1" locked="0" layoutInCell="1" allowOverlap="1" wp14:anchorId="51122AC2" wp14:editId="000E66AA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4968240"/>
                <wp:effectExtent l="0" t="0" r="11430" b="22860"/>
                <wp:wrapNone/>
                <wp:docPr id="3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49682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C64CAC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 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 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=$x-&gt;length-1; 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 {</w:t>
                            </w:r>
                          </w:p>
                          <w:p w14:paraId="5E785952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anya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mpros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lement node</w:t>
                            </w:r>
                          </w:p>
                          <w:p w14:paraId="4A077BED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1C2A0479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$q)</w:t>
                            </w:r>
                          </w:p>
                          <w:p w14:paraId="12FA537A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{ $y=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rentNod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286127AB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23B9560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2DE5DF1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7C6A6C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cd=($y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3AF87A3B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 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$cd-&gt;length;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 {</w:t>
                            </w:r>
                          </w:p>
                          <w:p w14:paraId="6975F8C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anya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mpros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lement node</w:t>
                            </w:r>
                          </w:p>
                          <w:p w14:paraId="6DD5F83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449FE42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("&lt;b&gt;" . 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Nam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 ":&lt;/b&gt; ");</w:t>
                            </w:r>
                          </w:p>
                          <w:p w14:paraId="45001FA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(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</w:t>
                            </w:r>
                          </w:p>
                          <w:p w14:paraId="30CB3D0F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 echo("&l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");</w:t>
                            </w:r>
                          </w:p>
                          <w:p w14:paraId="7FF237CB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A5374AA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0D955BF" w14:textId="3EAF526F" w:rsidR="00880804" w:rsidRPr="00076F95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122AC2" id="_x0000_s1040" type="#_x0000_t202" style="position:absolute;left:0;text-align:left;margin-left:330.4pt;margin-top:.6pt;width:381.6pt;height:391.2pt;z-index:-25161420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">
                <v:textbox>
                  <w:txbxContent>
                    <w:p w14:paraId="7CC64CAC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 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 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=$x-&gt;length-1; 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 {</w:t>
                      </w:r>
                    </w:p>
                    <w:p w14:paraId="5E785952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anya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mpros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lement node</w:t>
                      </w:r>
                    </w:p>
                    <w:p w14:paraId="4A077BED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1C2A0479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$q)</w:t>
                      </w:r>
                    </w:p>
                    <w:p w14:paraId="12FA537A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{ $y=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rentNod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286127AB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23B9560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2DE5DF1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7C6A6C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cd=($y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3AF87A3B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 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$cd-&gt;length;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 {</w:t>
                      </w:r>
                    </w:p>
                    <w:p w14:paraId="6975F8C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anya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mpros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lement node</w:t>
                      </w:r>
                    </w:p>
                    <w:p w14:paraId="6DD5F83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449FE42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("&lt;b&gt;" . 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Nam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 ":&lt;/b&gt; ");</w:t>
                      </w:r>
                    </w:p>
                    <w:p w14:paraId="45001FA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(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</w:t>
                      </w:r>
                    </w:p>
                    <w:p w14:paraId="30CB3D0F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 echo("&l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");</w:t>
                      </w:r>
                    </w:p>
                    <w:p w14:paraId="7FF237CB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A5374AA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0D955BF" w14:textId="3EAF526F" w:rsidR="00880804" w:rsidRPr="00076F95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DE2E9CD" w14:textId="25300E54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A2707A" w14:textId="55C1C87E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357141" w14:textId="4B46782B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7CF43E" w14:textId="79B2DA9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77EA08" w14:textId="5C5A0A66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4DCE90" w14:textId="14FA262F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B979192" w14:textId="60B8663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36B742" w14:textId="57211FF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D32689" w14:textId="3B7A2246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819C5D" w14:textId="225879D3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46458E" w14:textId="1DE7316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5E1314" w14:textId="390ED2FD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C0FCE5" w14:textId="6EB28D8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EC0739" w14:textId="43DE02B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1B7E6D" w14:textId="34CDE1CE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5C7D3E" w14:textId="4C3D927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2871A9" w14:textId="379D5476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BDF448" w14:textId="2FFBBF8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EA1F0D" w14:textId="2844B4D8" w:rsidR="00B0176D" w:rsidRPr="00B0176D" w:rsidRDefault="00B0176D" w:rsidP="00B0176D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04320" behindDoc="1" locked="0" layoutInCell="1" allowOverlap="1" wp14:anchorId="3B88DEE1" wp14:editId="475D2571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31" name="Text Box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D46EA9" w14:textId="5AD03134" w:rsidR="00880804" w:rsidRPr="00481782" w:rsidRDefault="00880804" w:rsidP="00B0176D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6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CD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88DEE1" id="Text Box 31" o:spid="_x0000_s1041" type="#_x0000_t202" style="position:absolute;left:0;text-align:left;margin-left:0;margin-top:.6pt;width:247.8pt;height:22.8pt;z-index:-251612160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" filled="f" stroked="f">
                <v:textbox>
                  <w:txbxContent>
                    <w:p w14:paraId="74D46EA9" w14:textId="5AD03134" w:rsidR="00880804" w:rsidRPr="00481782" w:rsidRDefault="00880804" w:rsidP="00B0176D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6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CD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A106C11" w14:textId="6EDA865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B0176D">
        <w:rPr>
          <w:rFonts w:ascii="Times New Roman" w:hAnsi="Times New Roman" w:cs="Times New Roman"/>
          <w:sz w:val="24"/>
          <w:szCs w:val="24"/>
        </w:rPr>
        <w:t xml:space="preserve">Ketika query CD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JavaScript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PHP,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>:</w:t>
      </w:r>
    </w:p>
    <w:p w14:paraId="794B8602" w14:textId="77777777" w:rsidR="00B0176D" w:rsidRPr="00B0176D" w:rsidRDefault="00B0176D" w:rsidP="00B0176D">
      <w:pPr>
        <w:pStyle w:val="ListParagraph"/>
        <w:numPr>
          <w:ilvl w:val="2"/>
          <w:numId w:val="2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176D">
        <w:rPr>
          <w:rFonts w:ascii="Times New Roman" w:hAnsi="Times New Roman" w:cs="Times New Roman"/>
          <w:sz w:val="24"/>
          <w:szCs w:val="24"/>
        </w:rPr>
        <w:t xml:space="preserve">PHP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XML DOM.</w:t>
      </w:r>
    </w:p>
    <w:p w14:paraId="5F5C5BA8" w14:textId="2494402C" w:rsidR="00B0176D" w:rsidRPr="00B0176D" w:rsidRDefault="00B0176D" w:rsidP="00B0176D">
      <w:pPr>
        <w:pStyle w:val="ListParagraph"/>
        <w:numPr>
          <w:ilvl w:val="2"/>
          <w:numId w:val="2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element yang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JavaScript.</w:t>
      </w:r>
    </w:p>
    <w:p w14:paraId="50611A43" w14:textId="22793B93" w:rsidR="00B0176D" w:rsidRPr="00B0176D" w:rsidRDefault="00B0176D" w:rsidP="00B0176D">
      <w:pPr>
        <w:pStyle w:val="ListParagraph"/>
        <w:numPr>
          <w:ilvl w:val="2"/>
          <w:numId w:val="2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output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album (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176D">
        <w:rPr>
          <w:rFonts w:ascii="Times New Roman" w:hAnsi="Times New Roman" w:cs="Times New Roman"/>
          <w:sz w:val="24"/>
          <w:szCs w:val="24"/>
        </w:rPr>
        <w:t>placeholder “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txtHin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>”)</w:t>
      </w:r>
    </w:p>
    <w:p w14:paraId="15D44953" w14:textId="6CA2D5F7" w:rsidR="00B0176D" w:rsidRPr="00B0176D" w:rsidRDefault="00B0176D" w:rsidP="00B0176D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B0176D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keyword yang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176D">
        <w:rPr>
          <w:rFonts w:ascii="Times New Roman" w:hAnsi="Times New Roman" w:cs="Times New Roman"/>
          <w:sz w:val="24"/>
          <w:szCs w:val="24"/>
        </w:rPr>
        <w:t xml:space="preserve">user-friendly.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quer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176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file XML “links.xml”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0176D">
        <w:rPr>
          <w:rFonts w:ascii="Times New Roman" w:hAnsi="Times New Roman" w:cs="Times New Roman"/>
          <w:sz w:val="24"/>
          <w:szCs w:val="24"/>
        </w:rPr>
        <w:t xml:space="preserve">Kode program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0176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B0176D">
        <w:rPr>
          <w:rFonts w:ascii="Times New Roman" w:hAnsi="Times New Roman" w:cs="Times New Roman"/>
          <w:sz w:val="24"/>
          <w:szCs w:val="24"/>
        </w:rPr>
        <w:t>:</w:t>
      </w:r>
    </w:p>
    <w:p w14:paraId="026FC126" w14:textId="195BFB86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06368" behindDoc="1" locked="0" layoutInCell="1" allowOverlap="1" wp14:anchorId="78CD101A" wp14:editId="7B79494E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8138160"/>
                <wp:effectExtent l="0" t="0" r="11430" b="15240"/>
                <wp:wrapNone/>
                <wp:docPr id="3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1381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5A22CFD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79A4BD46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3FFE2A27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14A40099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Resul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72B7ACAB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.lengt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0) {</w:t>
                            </w:r>
                          </w:p>
                          <w:p w14:paraId="0B681A1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";</w:t>
                            </w:r>
                          </w:p>
                          <w:p w14:paraId="33BD31C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yle.borde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0px";</w:t>
                            </w:r>
                          </w:p>
                          <w:p w14:paraId="7C2B8830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eturn;</w:t>
                            </w:r>
                          </w:p>
                          <w:p w14:paraId="2D14A50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C0BE6AC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3F9D01E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055E6485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1142E9E2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4F1332FB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2E97A3A6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A6DD054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31DDE2C2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285107D1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("livesearch").innerHTML=this.responseText;</w:t>
                            </w:r>
                          </w:p>
                          <w:p w14:paraId="47A5A083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yle.borde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1px solid</w:t>
                            </w:r>
                          </w:p>
                          <w:p w14:paraId="380B9549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#A5ACB2"; }</w:t>
                            </w:r>
                          </w:p>
                          <w:p w14:paraId="03286C97" w14:textId="76FE3EC0" w:rsidR="00880804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6F2A10D8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.php?q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3BD523CF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7ACB810E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6C22F383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13E4EB7E" w14:textId="77777777" w:rsidR="00880804" w:rsidRPr="00B0176D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12BA510D" w14:textId="41A77EEA" w:rsidR="00880804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51BC9F2A" w14:textId="4C32E506" w:rsidR="00880804" w:rsidRDefault="00880804" w:rsidP="00B0176D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5EFDE71B" w14:textId="77777777" w:rsidR="00880804" w:rsidRPr="00593F6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4D97E39B" w14:textId="77777777" w:rsidR="00880804" w:rsidRPr="00593F6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&lt;input type="text" size="30" 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keyup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Result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5788FE0E" w14:textId="57038142" w:rsidR="00880804" w:rsidRPr="00076F9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/div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CD101A" id="_x0000_s1042" type="#_x0000_t202" style="position:absolute;left:0;text-align:left;margin-left:330.4pt;margin-top:.6pt;width:381.6pt;height:640.8pt;z-index:-25161011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">
                <v:textbox>
                  <w:txbxContent>
                    <w:p w14:paraId="45A22CFD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79A4BD46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3FFE2A27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14A40099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Resul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72B7ACAB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.lengt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0) {</w:t>
                      </w:r>
                    </w:p>
                    <w:p w14:paraId="0B681A1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";</w:t>
                      </w:r>
                    </w:p>
                    <w:p w14:paraId="33BD31C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yle.borde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0px";</w:t>
                      </w:r>
                    </w:p>
                    <w:p w14:paraId="7C2B8830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eturn;</w:t>
                      </w:r>
                    </w:p>
                    <w:p w14:paraId="2D14A50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C0BE6AC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3F9D01E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055E6485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1142E9E2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4F1332FB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2E97A3A6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A6DD054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31DDE2C2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285107D1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("livesearch").innerHTML=this.responseText;</w:t>
                      </w:r>
                    </w:p>
                    <w:p w14:paraId="47A5A083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yle.borde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1px solid</w:t>
                      </w:r>
                    </w:p>
                    <w:p w14:paraId="380B9549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#A5ACB2"; }</w:t>
                      </w:r>
                    </w:p>
                    <w:p w14:paraId="03286C97" w14:textId="76FE3EC0" w:rsidR="00880804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6F2A10D8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.php?q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3BD523CF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7ACB810E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6C22F383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13E4EB7E" w14:textId="77777777" w:rsidR="00880804" w:rsidRPr="00B0176D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12BA510D" w14:textId="41A77EEA" w:rsidR="00880804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51BC9F2A" w14:textId="4C32E506" w:rsidR="00880804" w:rsidRDefault="00880804" w:rsidP="00B0176D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5EFDE71B" w14:textId="77777777" w:rsidR="00880804" w:rsidRPr="00593F6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4D97E39B" w14:textId="77777777" w:rsidR="00880804" w:rsidRPr="00593F6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&lt;input type="text" size="30" 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keyup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Result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5788FE0E" w14:textId="57038142" w:rsidR="00880804" w:rsidRPr="00076F9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/div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4C963CD" w14:textId="0D066A3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25A967" w14:textId="21E0C41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CE6604" w14:textId="772C76E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D95DE4" w14:textId="50F3F10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72ADD4" w14:textId="7F83636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892189" w14:textId="1DD86AC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840379" w14:textId="6D85E384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761F63" w14:textId="029EEA1E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882983" w14:textId="73AD4B4C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2EA91B" w14:textId="4B1A4C72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F390DF" w14:textId="7D09A49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5FBE5B5" w14:textId="5BA83B13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FEF3E83" w14:textId="783E160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E02713" w14:textId="3247A24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283A63" w14:textId="7F548B5D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737B76" w14:textId="0E5457A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B27555" w14:textId="5D4C206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C843083" w14:textId="0645FFA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6DC9B7" w14:textId="7CE04AB7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9F5B7F" w14:textId="5385EB4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A00252" w14:textId="3C85E379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747112" w14:textId="4922B0C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E3C7A2" w14:textId="076E84CC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E92BA6" w14:textId="4D3C593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3791FC" w14:textId="31E845D1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CB3187" w14:textId="2C37D046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3DEB2A" w14:textId="06738D04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F59584" w14:textId="7D75B23B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7437400" w14:textId="61C5F37F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1B44A1" w14:textId="6B2480C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6CECD1" w14:textId="5AA50C33" w:rsidR="00B0176D" w:rsidRDefault="00593F6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08416" behindDoc="1" locked="0" layoutInCell="1" allowOverlap="1" wp14:anchorId="08D1DC2B" wp14:editId="566919BB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800100"/>
                <wp:effectExtent l="0" t="0" r="11430" b="19050"/>
                <wp:wrapNone/>
                <wp:docPr id="3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00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BC0E8D7" w14:textId="77777777" w:rsidR="00880804" w:rsidRPr="00593F6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22B150F5" w14:textId="77777777" w:rsidR="00880804" w:rsidRPr="00593F6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64930E70" w14:textId="077B7A1C" w:rsidR="00880804" w:rsidRPr="00076F95" w:rsidRDefault="00880804" w:rsidP="00593F65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D1DC2B" id="_x0000_s1043" type="#_x0000_t202" style="position:absolute;left:0;text-align:left;margin-left:330.4pt;margin-top:.6pt;width:381.6pt;height:63pt;z-index:-25160806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">
                <v:textbox>
                  <w:txbxContent>
                    <w:p w14:paraId="2BC0E8D7" w14:textId="77777777" w:rsidR="00880804" w:rsidRPr="00593F6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22B150F5" w14:textId="77777777" w:rsidR="00880804" w:rsidRPr="00593F6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64930E70" w14:textId="077B7A1C" w:rsidR="00880804" w:rsidRPr="00076F95" w:rsidRDefault="00880804" w:rsidP="00593F65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3892033" w14:textId="1EA5332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A709FF" w14:textId="1D375E6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2D0B9A" w14:textId="72080075" w:rsidR="00B0176D" w:rsidRDefault="00302757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10464" behindDoc="1" locked="0" layoutInCell="1" allowOverlap="1" wp14:anchorId="38068D21" wp14:editId="6DEA7A67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34" name="Text Box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542ABB" w14:textId="2B54AE29" w:rsidR="00880804" w:rsidRPr="00481782" w:rsidRDefault="00880804" w:rsidP="00302757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ambar 1.7 links.xm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8068D21" id="Text Box 34" o:spid="_x0000_s1044" type="#_x0000_t202" style="position:absolute;left:0;text-align:left;margin-left:0;margin-top:.55pt;width:247.8pt;height:22.8pt;z-index:-25160601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" filled="f" stroked="f">
                <v:textbox>
                  <w:txbxContent>
                    <w:p w14:paraId="7D542ABB" w14:textId="2B54AE29" w:rsidR="00880804" w:rsidRPr="00481782" w:rsidRDefault="00880804" w:rsidP="00302757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ambar 1.7 links.xm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F036CAE" w14:textId="77777777" w:rsidR="003241F2" w:rsidRPr="003241F2" w:rsidRDefault="003241F2" w:rsidP="003241F2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rogram:</w:t>
      </w:r>
    </w:p>
    <w:p w14:paraId="57107F1C" w14:textId="5A26A6C2" w:rsidR="00B0176D" w:rsidRPr="003241F2" w:rsidRDefault="003241F2" w:rsidP="003241F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3241F2">
        <w:rPr>
          <w:rFonts w:ascii="Times New Roman" w:hAnsi="Times New Roman" w:cs="Times New Roman"/>
          <w:sz w:val="24"/>
          <w:szCs w:val="24"/>
        </w:rPr>
        <w:t xml:space="preserve">Jika field input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tr.lengt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==0),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mbersih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41F2">
        <w:rPr>
          <w:rFonts w:ascii="Times New Roman" w:hAnsi="Times New Roman" w:cs="Times New Roman"/>
          <w:sz w:val="24"/>
          <w:szCs w:val="24"/>
        </w:rPr>
        <w:t xml:space="preserve">placeholder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livesearc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. Jika field input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howResul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()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:</w:t>
      </w:r>
    </w:p>
    <w:p w14:paraId="4E929275" w14:textId="77777777" w:rsidR="003241F2" w:rsidRPr="003241F2" w:rsidRDefault="003241F2" w:rsidP="003241F2">
      <w:pPr>
        <w:pStyle w:val="ListParagraph"/>
        <w:numPr>
          <w:ilvl w:val="2"/>
          <w:numId w:val="2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.</w:t>
      </w:r>
    </w:p>
    <w:p w14:paraId="68097FD2" w14:textId="1D51D627" w:rsidR="003241F2" w:rsidRPr="003241F2" w:rsidRDefault="003241F2" w:rsidP="003241F2">
      <w:pPr>
        <w:pStyle w:val="ListParagraph"/>
        <w:numPr>
          <w:ilvl w:val="2"/>
          <w:numId w:val="2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(ready).</w:t>
      </w:r>
    </w:p>
    <w:p w14:paraId="4F799C04" w14:textId="4CCA14C8" w:rsidR="003241F2" w:rsidRPr="003241F2" w:rsidRDefault="003241F2" w:rsidP="003241F2">
      <w:pPr>
        <w:pStyle w:val="ListParagraph"/>
        <w:numPr>
          <w:ilvl w:val="2"/>
          <w:numId w:val="2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off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file pada server.</w:t>
      </w:r>
    </w:p>
    <w:p w14:paraId="46D0C8D1" w14:textId="69C4295B" w:rsidR="00B0176D" w:rsidRPr="003241F2" w:rsidRDefault="003241F2" w:rsidP="003241F2">
      <w:pPr>
        <w:pStyle w:val="ListParagraph"/>
        <w:numPr>
          <w:ilvl w:val="2"/>
          <w:numId w:val="2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mberitahu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arameter (q)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URL (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nten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field input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D61BC0D" w14:textId="090F8C2F" w:rsidR="003241F2" w:rsidRPr="003241F2" w:rsidRDefault="003241F2" w:rsidP="003241F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file “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livesearch.php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”. Ko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41F2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:</w:t>
      </w:r>
    </w:p>
    <w:p w14:paraId="72EAF4AC" w14:textId="0EC408F0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12512" behindDoc="1" locked="0" layoutInCell="1" allowOverlap="1" wp14:anchorId="11978CBF" wp14:editId="5F890942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3924300"/>
                <wp:effectExtent l="0" t="0" r="11430" b="19050"/>
                <wp:wrapNone/>
                <wp:docPr id="3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3924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E17E6A7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15F84E97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MDocument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71EBB9FD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load("links.xml");</w:t>
                            </w:r>
                          </w:p>
                          <w:p w14:paraId="7B4B158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x=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link');</w:t>
                            </w:r>
                          </w:p>
                          <w:p w14:paraId="0A857DD7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gambil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arameter q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URL</w:t>
                            </w:r>
                          </w:p>
                          <w:p w14:paraId="2CFA05FA" w14:textId="37FBAEF9" w:rsidR="00880804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q=$_GET["q"];</w:t>
                            </w:r>
                          </w:p>
                          <w:p w14:paraId="51DB217A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//lookup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mu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link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file xml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jik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njang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</w:p>
                          <w:p w14:paraId="5EA0314A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q&gt;0 if (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le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&gt;0) {</w:t>
                            </w:r>
                          </w:p>
                          <w:p w14:paraId="428FDA4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="";</w:t>
                            </w:r>
                          </w:p>
                          <w:p w14:paraId="4D746B3C" w14:textId="0094B079" w:rsidR="00880804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 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($x-&gt;length); 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{</w:t>
                            </w:r>
                          </w:p>
                          <w:p w14:paraId="39ACFA89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=$x-&gt;item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title');</w:t>
                            </w:r>
                          </w:p>
                          <w:p w14:paraId="3C1434FF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=$x-&gt;item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rl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);</w:t>
                            </w:r>
                          </w:p>
                          <w:p w14:paraId="6342D577" w14:textId="71447566" w:rsidR="00880804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0F1A988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emuk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buah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link 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sua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eng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text yang</w:t>
                            </w:r>
                          </w:p>
                          <w:p w14:paraId="6A58B487" w14:textId="0A59DD64" w:rsidR="00880804" w:rsidRPr="00076F95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cari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978CBF" id="_x0000_s1045" type="#_x0000_t202" style="position:absolute;left:0;text-align:left;margin-left:330.4pt;margin-top:.6pt;width:381.6pt;height:309pt;z-index:-25160396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">
                <v:textbox>
                  <w:txbxContent>
                    <w:p w14:paraId="1E17E6A7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15F84E97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MDocument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71EBB9FD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load("links.xml");</w:t>
                      </w:r>
                    </w:p>
                    <w:p w14:paraId="7B4B158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x=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link');</w:t>
                      </w:r>
                    </w:p>
                    <w:p w14:paraId="0A857DD7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gambil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arameter q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URL</w:t>
                      </w:r>
                    </w:p>
                    <w:p w14:paraId="2CFA05FA" w14:textId="37FBAEF9" w:rsidR="00880804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q=$_GET["q"];</w:t>
                      </w:r>
                    </w:p>
                    <w:p w14:paraId="51DB217A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//lookup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mu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link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file xml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jik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njang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</w:p>
                    <w:p w14:paraId="5EA0314A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q&gt;0 if (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le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&gt;0) {</w:t>
                      </w:r>
                    </w:p>
                    <w:p w14:paraId="428FDA4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="";</w:t>
                      </w:r>
                    </w:p>
                    <w:p w14:paraId="4D746B3C" w14:textId="0094B079" w:rsidR="00880804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 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($x-&gt;length); 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{</w:t>
                      </w:r>
                    </w:p>
                    <w:p w14:paraId="39ACFA89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=$x-&gt;item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title');</w:t>
                      </w:r>
                    </w:p>
                    <w:p w14:paraId="3C1434FF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=$x-&gt;item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rl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);</w:t>
                      </w:r>
                    </w:p>
                    <w:p w14:paraId="6342D577" w14:textId="71447566" w:rsidR="00880804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0F1A988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emuk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buah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link 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sua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eng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text yang</w:t>
                      </w:r>
                    </w:p>
                    <w:p w14:paraId="6A58B487" w14:textId="0A59DD64" w:rsidR="00880804" w:rsidRPr="00076F95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cari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510E156" w14:textId="23A19249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75BFAF" w14:textId="284742CA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DA0B49" w14:textId="57EFC96F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0F7FF7" w14:textId="5EACFBFF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4C5A9A" w14:textId="653C8E2D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F273215" w14:textId="7DB93262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CEC2E0" w14:textId="4B16ED28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94F2F2" w14:textId="7238F877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A0E32C" w14:textId="77777777" w:rsidR="003241F2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243842" w14:textId="4E8F481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CD8DF8" w14:textId="0DCC475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D9FC84" w14:textId="75B95653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31B073" w14:textId="274B273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92B1623" w14:textId="54FCEAF2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CE2288" w14:textId="6E23A47B" w:rsidR="00B0176D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14560" behindDoc="1" locked="0" layoutInCell="1" allowOverlap="1" wp14:anchorId="6869F193" wp14:editId="39F3C829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6835140"/>
                <wp:effectExtent l="0" t="0" r="11430" b="22860"/>
                <wp:wrapNone/>
                <wp:docPr id="3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6835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CF25A2C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ist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</w:t>
                            </w:r>
                          </w:p>
                          <w:p w14:paraId="087A3A7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,$q)){ if ($hint==""){</w:t>
                            </w:r>
                          </w:p>
                          <w:p w14:paraId="54214044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hint="&lt;a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ref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'" .</w:t>
                            </w:r>
                          </w:p>
                          <w:p w14:paraId="1AAB5F86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3B7C63F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' target='_blank'&gt;" .</w:t>
                            </w:r>
                          </w:p>
                          <w:p w14:paraId="536FF9A2" w14:textId="3DCB0117" w:rsidR="00880804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 "&lt;/a&gt;";</w:t>
                            </w:r>
                          </w:p>
                          <w:p w14:paraId="302CC6E2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else{</w:t>
                            </w:r>
                          </w:p>
                          <w:p w14:paraId="40D699CD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=$hint . "&l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/&gt;&lt;a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ref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'" .</w:t>
                            </w:r>
                          </w:p>
                          <w:p w14:paraId="03D7352D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721FC1CE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' target='_blank'&gt;" .</w:t>
                            </w:r>
                          </w:p>
                          <w:p w14:paraId="475B0075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092D75D4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lt;/a&gt;"; }</w:t>
                            </w:r>
                          </w:p>
                          <w:p w14:paraId="300DFA04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33D478B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0EE5C0B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34DBC7B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68449426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//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gatu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output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jad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"no suggestion"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jik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idak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d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tunjuk</w:t>
                            </w:r>
                            <w:proofErr w:type="spellEnd"/>
                          </w:p>
                          <w:p w14:paraId="29F45677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temuk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ila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suai</w:t>
                            </w:r>
                            <w:proofErr w:type="spellEnd"/>
                          </w:p>
                          <w:p w14:paraId="1DA5D2D9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hint==""){</w:t>
                            </w:r>
                          </w:p>
                          <w:p w14:paraId="7D968A79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response="no suggestion";</w:t>
                            </w:r>
                          </w:p>
                          <w:p w14:paraId="134B3447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else{</w:t>
                            </w:r>
                          </w:p>
                          <w:p w14:paraId="4721460F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response=$hint;</w:t>
                            </w:r>
                          </w:p>
                          <w:p w14:paraId="6289851D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0C4974E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output the response</w:t>
                            </w:r>
                          </w:p>
                          <w:p w14:paraId="20ED6926" w14:textId="77777777" w:rsidR="00880804" w:rsidRPr="003241F2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$response;</w:t>
                            </w:r>
                          </w:p>
                          <w:p w14:paraId="10076B12" w14:textId="4EE79A2A" w:rsidR="00880804" w:rsidRPr="00076F95" w:rsidRDefault="00880804" w:rsidP="003241F2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869F193" id="_x0000_s1046" type="#_x0000_t202" style="position:absolute;left:0;text-align:left;margin-left:330.4pt;margin-top:.6pt;width:381.6pt;height:538.2pt;z-index:-25160192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">
                <v:textbox>
                  <w:txbxContent>
                    <w:p w14:paraId="4CF25A2C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ist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</w:t>
                      </w:r>
                    </w:p>
                    <w:p w14:paraId="087A3A7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,$q)){ if ($hint==""){</w:t>
                      </w:r>
                    </w:p>
                    <w:p w14:paraId="54214044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hint="&lt;a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ref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'" .</w:t>
                      </w:r>
                    </w:p>
                    <w:p w14:paraId="1AAB5F86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3B7C63F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' target='_blank'&gt;" .</w:t>
                      </w:r>
                    </w:p>
                    <w:p w14:paraId="536FF9A2" w14:textId="3DCB0117" w:rsidR="00880804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 "&lt;/a&gt;";</w:t>
                      </w:r>
                    </w:p>
                    <w:p w14:paraId="302CC6E2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else{</w:t>
                      </w:r>
                    </w:p>
                    <w:p w14:paraId="40D699CD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=$hint . "&l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/&gt;&lt;a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ref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'" .</w:t>
                      </w:r>
                    </w:p>
                    <w:p w14:paraId="03D7352D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721FC1CE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' target='_blank'&gt;" .</w:t>
                      </w:r>
                    </w:p>
                    <w:p w14:paraId="475B0075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092D75D4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lt;/a&gt;"; }</w:t>
                      </w:r>
                    </w:p>
                    <w:p w14:paraId="300DFA04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33D478B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0EE5C0B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34DBC7B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68449426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//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gatu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output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jad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"no suggestion"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jik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idak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d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tunjuk</w:t>
                      </w:r>
                      <w:proofErr w:type="spellEnd"/>
                    </w:p>
                    <w:p w14:paraId="29F45677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temuk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ila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suai</w:t>
                      </w:r>
                      <w:proofErr w:type="spellEnd"/>
                    </w:p>
                    <w:p w14:paraId="1DA5D2D9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hint==""){</w:t>
                      </w:r>
                    </w:p>
                    <w:p w14:paraId="7D968A79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response="no suggestion";</w:t>
                      </w:r>
                    </w:p>
                    <w:p w14:paraId="134B3447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else{</w:t>
                      </w:r>
                    </w:p>
                    <w:p w14:paraId="4721460F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response=$hint;</w:t>
                      </w:r>
                    </w:p>
                    <w:p w14:paraId="6289851D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0C4974E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output the response</w:t>
                      </w:r>
                    </w:p>
                    <w:p w14:paraId="20ED6926" w14:textId="77777777" w:rsidR="00880804" w:rsidRPr="003241F2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$response;</w:t>
                      </w:r>
                    </w:p>
                    <w:p w14:paraId="10076B12" w14:textId="4EE79A2A" w:rsidR="00880804" w:rsidRPr="00076F95" w:rsidRDefault="00880804" w:rsidP="003241F2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849465C" w14:textId="2E1D39E0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4202FE" w14:textId="2979A217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4C21B3" w14:textId="15B5A599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9EA2B0" w14:textId="04D43E6A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6B2160" w14:textId="71EC5AE8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6859DD" w14:textId="254C3633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C7FDDE" w14:textId="4E632875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13DF41" w14:textId="77777777" w:rsidR="00B0176D" w:rsidRDefault="00B0176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31D65C" w14:textId="69F95A8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1264A7" w14:textId="42AC275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6D47A8" w14:textId="3862F43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3EAE74" w14:textId="4AB769E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96609D2" w14:textId="5A93ADC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7DB7AD" w14:textId="67FC5DA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A0FE5F" w14:textId="564B594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ACDFAC" w14:textId="3A0D8C05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C1810C" w14:textId="7E806C0B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BDD52A" w14:textId="50A766C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1EB4D0" w14:textId="520B653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366D56" w14:textId="350D2FD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F23742" w14:textId="483EB02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7F78A9A" w14:textId="5E8CFAA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78C829" w14:textId="71A3B185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DE3959" w14:textId="7B4AD2E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893A37" w14:textId="57102D2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3B63BB" w14:textId="35FD4363" w:rsidR="0017308D" w:rsidRDefault="003241F2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16608" behindDoc="1" locked="0" layoutInCell="1" allowOverlap="1" wp14:anchorId="27BB272A" wp14:editId="20BEDFE7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39" name="Text Box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C6ED94" w14:textId="069A49C2" w:rsidR="00880804" w:rsidRPr="00481782" w:rsidRDefault="00880804" w:rsidP="003241F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8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7BB272A" id="Text Box 39" o:spid="_x0000_s1047" type="#_x0000_t202" style="position:absolute;left:0;text-align:left;margin-left:0;margin-top:.6pt;width:247.8pt;height:22.8pt;z-index:-25159987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" filled="f" stroked="f">
                <v:textbox>
                  <w:txbxContent>
                    <w:p w14:paraId="17C6ED94" w14:textId="069A49C2" w:rsidR="00880804" w:rsidRPr="00481782" w:rsidRDefault="00880804" w:rsidP="003241F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8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6329671" w14:textId="77777777" w:rsidR="003241F2" w:rsidRPr="003241F2" w:rsidRDefault="003241F2" w:rsidP="003241F2">
      <w:pPr>
        <w:pStyle w:val="ListParagraph"/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rogram:</w:t>
      </w:r>
    </w:p>
    <w:p w14:paraId="78C0861E" w14:textId="668EAE93" w:rsidR="0017308D" w:rsidRPr="003241F2" w:rsidRDefault="003241F2" w:rsidP="003241F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3241F2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text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JavaScript (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trle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($q) &gt; 0),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:</w:t>
      </w:r>
    </w:p>
    <w:p w14:paraId="278B054A" w14:textId="77777777" w:rsidR="003241F2" w:rsidRPr="003241F2" w:rsidRDefault="003241F2" w:rsidP="003241F2">
      <w:pPr>
        <w:pStyle w:val="ListParagraph"/>
        <w:numPr>
          <w:ilvl w:val="2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file XML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XML DOM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.</w:t>
      </w:r>
    </w:p>
    <w:p w14:paraId="672AEC38" w14:textId="143FAF7B" w:rsidR="003241F2" w:rsidRPr="003241F2" w:rsidRDefault="003241F2" w:rsidP="003241F2">
      <w:pPr>
        <w:pStyle w:val="ListParagraph"/>
        <w:numPr>
          <w:ilvl w:val="2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lastRenderedPageBreak/>
        <w:t>Perulang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element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kata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text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kirim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JavaScript.</w:t>
      </w:r>
    </w:p>
    <w:p w14:paraId="5EEE833C" w14:textId="62FCEEAC" w:rsidR="003241F2" w:rsidRPr="003241F2" w:rsidRDefault="003241F2" w:rsidP="003241F2">
      <w:pPr>
        <w:pStyle w:val="ListParagraph"/>
        <w:numPr>
          <w:ilvl w:val="2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ugas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URL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$response. Jika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>.</w:t>
      </w:r>
    </w:p>
    <w:p w14:paraId="75E9E9C7" w14:textId="6BEC7B63" w:rsidR="0017308D" w:rsidRPr="003241F2" w:rsidRDefault="003241F2" w:rsidP="003241F2">
      <w:pPr>
        <w:pStyle w:val="ListParagraph"/>
        <w:numPr>
          <w:ilvl w:val="2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241F2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$response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tex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241F2">
        <w:rPr>
          <w:rFonts w:ascii="Times New Roman" w:hAnsi="Times New Roman" w:cs="Times New Roman"/>
          <w:sz w:val="24"/>
          <w:szCs w:val="24"/>
        </w:rPr>
        <w:t>“no suggestion”.</w:t>
      </w:r>
    </w:p>
    <w:p w14:paraId="6FF1C731" w14:textId="7A15D71C" w:rsidR="0017308D" w:rsidRPr="003241F2" w:rsidRDefault="003241F2" w:rsidP="003241F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3241F2">
        <w:rPr>
          <w:rFonts w:ascii="Times New Roman" w:hAnsi="Times New Roman" w:cs="Times New Roman"/>
          <w:sz w:val="24"/>
          <w:szCs w:val="24"/>
        </w:rPr>
        <w:t xml:space="preserve">AJAX juga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oll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241F2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241F2">
        <w:rPr>
          <w:rFonts w:ascii="Times New Roman" w:hAnsi="Times New Roman" w:cs="Times New Roman"/>
          <w:sz w:val="24"/>
          <w:szCs w:val="24"/>
        </w:rPr>
        <w:t xml:space="preserve"> polling:</w:t>
      </w:r>
    </w:p>
    <w:p w14:paraId="515E706C" w14:textId="06F82C94" w:rsidR="0017308D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18656" behindDoc="1" locked="0" layoutInCell="1" allowOverlap="1" wp14:anchorId="79D2CEC7" wp14:editId="6BA13EFE">
                <wp:simplePos x="0" y="0"/>
                <wp:positionH relativeFrom="margin">
                  <wp:align>right</wp:align>
                </wp:positionH>
                <wp:positionV relativeFrom="paragraph">
                  <wp:posOffset>5715</wp:posOffset>
                </wp:positionV>
                <wp:extent cx="4846320" cy="5730240"/>
                <wp:effectExtent l="0" t="0" r="11430" b="22860"/>
                <wp:wrapNone/>
                <wp:docPr id="4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7302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18652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0AEE5D1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757725B5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76EE7A7A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int) {</w:t>
                            </w:r>
                          </w:p>
                          <w:p w14:paraId="35DD7F8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0D7306F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10DFC55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73A1911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1848D37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3CE52C1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EDA0AA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4DD6C83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43CC886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poll").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</w:t>
                            </w:r>
                          </w:p>
                          <w:p w14:paraId="1899B2C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B6B800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61CB98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?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t,tr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570585F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09F066F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66AAC13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3FC3FAC8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4F76800E" w14:textId="5C789848" w:rsidR="00880804" w:rsidRPr="00076F95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D2CEC7" id="_x0000_s1048" type="#_x0000_t202" style="position:absolute;left:0;text-align:left;margin-left:330.4pt;margin-top:.45pt;width:381.6pt;height:451.2pt;z-index:-25159782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">
                <v:textbox>
                  <w:txbxContent>
                    <w:p w14:paraId="6818652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0AEE5D1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757725B5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76EE7A7A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int) {</w:t>
                      </w:r>
                    </w:p>
                    <w:p w14:paraId="35DD7F8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0D7306F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10DFC55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73A1911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1848D37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3CE52C1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EDA0AA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4DD6C83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43CC886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poll").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</w:t>
                      </w:r>
                    </w:p>
                    <w:p w14:paraId="1899B2C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B6B800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61CB98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?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t,tr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570585F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09F066F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66AAC13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3FC3FAC8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4F76800E" w14:textId="5C789848" w:rsidR="00880804" w:rsidRPr="00076F95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F8B824A" w14:textId="5612341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651CB7" w14:textId="290B617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A6C28F" w14:textId="7C82C7DB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3A0994" w14:textId="0D8E57B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C714D8" w14:textId="7877596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AD30A4" w14:textId="302FB8DA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D362A8" w14:textId="157C8A3F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D043BD" w14:textId="01C393FD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10FAB8" w14:textId="716F4C5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CFD0B6" w14:textId="2086B7C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440E39" w14:textId="2CE299D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35A88D" w14:textId="018FE6F8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9C5EFC" w14:textId="71F4A77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C85A60" w14:textId="0E3FFFA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3F56ED" w14:textId="40F690D9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1FAB00" w14:textId="2FEFF47F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836948" w14:textId="036AAB0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2FE40A" w14:textId="7E4C2BD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B3A0F79" w14:textId="0D707C49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5CC281" w14:textId="149E9B5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BB2A16" w14:textId="5E4A45AA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5F6306" w14:textId="14C1F89F" w:rsidR="0017308D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20704" behindDoc="1" locked="0" layoutInCell="1" allowOverlap="1" wp14:anchorId="706BACB9" wp14:editId="41FA5A93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941320"/>
                <wp:effectExtent l="0" t="0" r="11430" b="11430"/>
                <wp:wrapNone/>
                <wp:docPr id="4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941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26E92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poll"&gt;</w:t>
                            </w:r>
                          </w:p>
                          <w:p w14:paraId="03CB4F85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3&g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pakah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mu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yukai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JAX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HP?</w:t>
                            </w:r>
                          </w:p>
                          <w:p w14:paraId="29B64655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3&gt; &lt;form&gt;</w:t>
                            </w:r>
                          </w:p>
                          <w:p w14:paraId="50B4FA6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Yes:</w:t>
                            </w:r>
                          </w:p>
                          <w:p w14:paraId="49F62A5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input type="radio" name="vote" value="0"</w:t>
                            </w:r>
                          </w:p>
                          <w:p w14:paraId="03C4046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lick=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 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No:</w:t>
                            </w:r>
                          </w:p>
                          <w:p w14:paraId="11EAD73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input type="radio" name="vote" value="1" onclick=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794F17FE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6A58624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div&gt;</w:t>
                            </w:r>
                          </w:p>
                          <w:p w14:paraId="5BBE68E6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6F8FB421" w14:textId="32CB211D" w:rsidR="00880804" w:rsidRPr="00076F95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06BACB9" id="_x0000_s1049" type="#_x0000_t202" style="position:absolute;left:0;text-align:left;margin-left:330.4pt;margin-top:.6pt;width:381.6pt;height:231.6pt;z-index:-25159577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">
                <v:textbox>
                  <w:txbxContent>
                    <w:p w14:paraId="2426E92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poll"&gt;</w:t>
                      </w:r>
                    </w:p>
                    <w:p w14:paraId="03CB4F85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3&g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pakah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mu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yukai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JAX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HP?</w:t>
                      </w:r>
                    </w:p>
                    <w:p w14:paraId="29B64655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3&gt; &lt;form&gt;</w:t>
                      </w:r>
                    </w:p>
                    <w:p w14:paraId="50B4FA6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Yes:</w:t>
                      </w:r>
                    </w:p>
                    <w:p w14:paraId="49F62A5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input type="radio" name="vote" value="0"</w:t>
                      </w:r>
                    </w:p>
                    <w:p w14:paraId="03C4046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lick=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 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No:</w:t>
                      </w:r>
                    </w:p>
                    <w:p w14:paraId="11EAD73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input type="radio" name="vote" value="1" onclick=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794F17FE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6A58624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div&gt;</w:t>
                      </w:r>
                    </w:p>
                    <w:p w14:paraId="5BBE68E6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6F8FB421" w14:textId="32CB211D" w:rsidR="00880804" w:rsidRPr="00076F95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F5FCE4C" w14:textId="197A265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1D6251" w14:textId="4851BCA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BF3CFF" w14:textId="7D93AC7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4B78E5" w14:textId="5B69ADC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3B8050" w14:textId="05B61D3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8B512C" w14:textId="19B5E1CF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A48735" w14:textId="4FE3E14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45751E" w14:textId="27AAFF6E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15D86E" w14:textId="6F1CDA0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E48E11" w14:textId="1B2AE81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165986" w14:textId="4FA39EB1" w:rsidR="0017308D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22752" behindDoc="1" locked="0" layoutInCell="1" allowOverlap="1" wp14:anchorId="530BDE1E" wp14:editId="7D7E12BF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42" name="Text Box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DA04B4" w14:textId="224041A4" w:rsidR="00880804" w:rsidRPr="00481782" w:rsidRDefault="00880804" w:rsidP="00AD6340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9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0BDE1E" id="Text Box 42" o:spid="_x0000_s1050" type="#_x0000_t202" style="position:absolute;left:0;text-align:left;margin-left:0;margin-top:.55pt;width:247.8pt;height:22.8pt;z-index:-251593728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" filled="f" stroked="f">
                <v:textbox>
                  <w:txbxContent>
                    <w:p w14:paraId="65DA04B4" w14:textId="224041A4" w:rsidR="00880804" w:rsidRPr="00481782" w:rsidRDefault="00880804" w:rsidP="00AD6340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9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CE7F1BD" w14:textId="76371F90" w:rsidR="0017308D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getVote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()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>:</w:t>
      </w:r>
    </w:p>
    <w:p w14:paraId="46E3ED93" w14:textId="77777777" w:rsidR="00AD6340" w:rsidRPr="00AD6340" w:rsidRDefault="00AD6340" w:rsidP="00AD6340">
      <w:pPr>
        <w:pStyle w:val="ListParagraph"/>
        <w:numPr>
          <w:ilvl w:val="2"/>
          <w:numId w:val="3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XMLHttpRequest</w:t>
      </w:r>
      <w:proofErr w:type="spellEnd"/>
    </w:p>
    <w:p w14:paraId="311E0C60" w14:textId="7E815FE1" w:rsidR="00AD6340" w:rsidRPr="00AD6340" w:rsidRDefault="00AD6340" w:rsidP="00AD6340">
      <w:pPr>
        <w:pStyle w:val="ListParagraph"/>
        <w:numPr>
          <w:ilvl w:val="2"/>
          <w:numId w:val="3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ieksekus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(ready).</w:t>
      </w:r>
    </w:p>
    <w:p w14:paraId="3BC2DEEF" w14:textId="16E95D8D" w:rsidR="00AD6340" w:rsidRDefault="00AD6340" w:rsidP="00AD6340">
      <w:pPr>
        <w:pStyle w:val="ListParagraph"/>
        <w:numPr>
          <w:ilvl w:val="2"/>
          <w:numId w:val="3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off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file pada server.</w:t>
      </w:r>
    </w:p>
    <w:p w14:paraId="11B6B7C7" w14:textId="4666873E" w:rsidR="00AD6340" w:rsidRPr="00AD6340" w:rsidRDefault="00AD6340" w:rsidP="00AD6340">
      <w:pPr>
        <w:pStyle w:val="ListParagraph"/>
        <w:numPr>
          <w:ilvl w:val="2"/>
          <w:numId w:val="30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mberitahu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parameter (vote)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URL (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op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6340">
        <w:rPr>
          <w:rFonts w:ascii="Times New Roman" w:hAnsi="Times New Roman" w:cs="Times New Roman"/>
          <w:sz w:val="24"/>
          <w:szCs w:val="24"/>
        </w:rPr>
        <w:t xml:space="preserve">yes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no)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FA8EA6F" w14:textId="26E8F266" w:rsidR="00AD6340" w:rsidRPr="00AD6340" w:rsidRDefault="00AD6340" w:rsidP="00AD6340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AD6340">
        <w:rPr>
          <w:rFonts w:ascii="Times New Roman" w:hAnsi="Times New Roman" w:cs="Times New Roman"/>
          <w:sz w:val="24"/>
          <w:szCs w:val="24"/>
        </w:rPr>
        <w:t xml:space="preserve">Kode program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file “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poll_vote.php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”. Kode program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6340">
        <w:rPr>
          <w:rFonts w:ascii="Times New Roman" w:hAnsi="Times New Roman" w:cs="Times New Roman"/>
          <w:sz w:val="24"/>
          <w:szCs w:val="24"/>
        </w:rPr>
        <w:t xml:space="preserve">file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>:</w:t>
      </w:r>
    </w:p>
    <w:p w14:paraId="6F82F39B" w14:textId="4A13E01F" w:rsidR="00AD6340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24800" behindDoc="1" locked="0" layoutInCell="1" allowOverlap="1" wp14:anchorId="7789E11F" wp14:editId="468D1AF7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613660"/>
                <wp:effectExtent l="0" t="0" r="11430" b="15240"/>
                <wp:wrapNone/>
                <wp:docPr id="4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6136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1D6EE0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45335B26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vote = $_REQUEST['vote'];</w:t>
                            </w:r>
                          </w:p>
                          <w:p w14:paraId="5E3C8E2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dapat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ten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xtfile</w:t>
                            </w:r>
                            <w:proofErr w:type="spellEnd"/>
                          </w:p>
                          <w:p w14:paraId="54257336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filename = "poll_result.txt";</w:t>
                            </w:r>
                          </w:p>
                          <w:p w14:paraId="73AF0DE6" w14:textId="1163D6F7" w:rsidR="00880804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content = file($filename);</w:t>
                            </w:r>
                          </w:p>
                          <w:p w14:paraId="343E81E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letak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ten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lam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rray</w:t>
                            </w:r>
                          </w:p>
                          <w:p w14:paraId="5D0A5428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rray = explode("||", $content[0]);</w:t>
                            </w:r>
                          </w:p>
                          <w:p w14:paraId="704B692E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es = $array[0];</w:t>
                            </w:r>
                          </w:p>
                          <w:p w14:paraId="3E3A73C8" w14:textId="180F0412" w:rsidR="00880804" w:rsidRPr="00076F95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no = $array[1]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789E11F" id="_x0000_s1051" type="#_x0000_t202" style="position:absolute;left:0;text-align:left;margin-left:330.4pt;margin-top:.6pt;width:381.6pt;height:205.8pt;z-index:-25159168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">
                <v:textbox>
                  <w:txbxContent>
                    <w:p w14:paraId="351D6EE0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45335B26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vote = $_REQUEST['vote'];</w:t>
                      </w:r>
                    </w:p>
                    <w:p w14:paraId="5E3C8E2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dapat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ten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xtfile</w:t>
                      </w:r>
                      <w:proofErr w:type="spellEnd"/>
                    </w:p>
                    <w:p w14:paraId="54257336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filename = "poll_result.txt";</w:t>
                      </w:r>
                    </w:p>
                    <w:p w14:paraId="73AF0DE6" w14:textId="1163D6F7" w:rsidR="00880804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content = file($filename);</w:t>
                      </w:r>
                    </w:p>
                    <w:p w14:paraId="343E81E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letak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ten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lam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rray</w:t>
                      </w:r>
                    </w:p>
                    <w:p w14:paraId="5D0A5428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rray = explode("||", $content[0]);</w:t>
                      </w:r>
                    </w:p>
                    <w:p w14:paraId="704B692E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es = $array[0];</w:t>
                      </w:r>
                    </w:p>
                    <w:p w14:paraId="3E3A73C8" w14:textId="180F0412" w:rsidR="00880804" w:rsidRPr="00076F95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no = $array[1]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E6863FE" w14:textId="65D0F438" w:rsidR="00AD6340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35E63B" w14:textId="5ACE2FC3" w:rsidR="00AD6340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0B2CE0" w14:textId="77777777" w:rsidR="00AD6340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B66F6A" w14:textId="56DCEF3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D1727B" w14:textId="2221DBA9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F4A95B" w14:textId="5011BC0F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686789" w14:textId="6758D5AC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0A1EB2" w14:textId="5D486C2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69032F" w14:textId="5DABE9B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731911C" w14:textId="3398962C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C5D5E5" w14:textId="476471C8" w:rsidR="0017308D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26848" behindDoc="1" locked="0" layoutInCell="1" allowOverlap="1" wp14:anchorId="736DE3FD" wp14:editId="784B3EFB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7871460"/>
                <wp:effectExtent l="0" t="0" r="11430" b="15240"/>
                <wp:wrapNone/>
                <wp:docPr id="4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7871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13DAA67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vote == 0){</w:t>
                            </w:r>
                          </w:p>
                          <w:p w14:paraId="55BF015E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es = $yes + 1;</w:t>
                            </w:r>
                          </w:p>
                          <w:p w14:paraId="1BA445B9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813842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vote == 1){</w:t>
                            </w:r>
                          </w:p>
                          <w:p w14:paraId="6FC0A91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no = $no + 1;</w:t>
                            </w:r>
                          </w:p>
                          <w:p w14:paraId="4D2500D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F9F5989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yisip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vote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file txt</w:t>
                            </w:r>
                          </w:p>
                          <w:p w14:paraId="3F3A8D2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ser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$yes."||".$no;</w:t>
                            </w:r>
                          </w:p>
                          <w:p w14:paraId="4446B7DC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pe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lename,"w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68085BD2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uts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,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ser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23B76C85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clos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4ECAED0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  <w:p w14:paraId="59F30C2A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2&gt;Result:&lt;/h2&gt;</w:t>
                            </w:r>
                          </w:p>
                          <w:p w14:paraId="5C268810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able&gt;</w:t>
                            </w:r>
                          </w:p>
                          <w:p w14:paraId="4D3EC1BA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7B9AD655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Yes:&lt;/td&gt;</w:t>
                            </w:r>
                          </w:p>
                          <w:p w14:paraId="7E1D6BF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</w:t>
                            </w:r>
                          </w:p>
                          <w:p w14:paraId="49C30080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mg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rc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poll.gif" width='</w:t>
                            </w:r>
                          </w:p>
                          <w:p w14:paraId="58F70364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(100*round($yes/($no+$yes),2)); ?&gt;</w:t>
                            </w:r>
                          </w:p>
                          <w:p w14:paraId="174A0BD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 height='20'&gt;</w:t>
                            </w:r>
                          </w:p>
                          <w:p w14:paraId="6734DFF4" w14:textId="79BC19F1" w:rsidR="00880804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(100*round($yes/($no+$yes),2)); ?&gt;%</w:t>
                            </w:r>
                          </w:p>
                          <w:p w14:paraId="73B636D1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d&gt;</w:t>
                            </w:r>
                          </w:p>
                          <w:p w14:paraId="3061DC6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</w:t>
                            </w:r>
                          </w:p>
                          <w:p w14:paraId="35520CC0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27C002B6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No:&lt;/td&gt;</w:t>
                            </w:r>
                          </w:p>
                          <w:p w14:paraId="0C34B53F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</w:t>
                            </w:r>
                          </w:p>
                          <w:p w14:paraId="403C2F02" w14:textId="4441E0D0" w:rsidR="00880804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mg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rc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poll.gif" width='&lt;?php echo (100*round($no/($no+$yes),2));</w:t>
                            </w:r>
                          </w:p>
                          <w:p w14:paraId="4D5C5696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' height='20'&gt;</w:t>
                            </w:r>
                          </w:p>
                          <w:p w14:paraId="2E5A6208" w14:textId="478462A3" w:rsidR="00880804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 (100*round($no/($no+$yes),2)); ?&gt;%</w:t>
                            </w:r>
                          </w:p>
                          <w:p w14:paraId="3CC8EF24" w14:textId="715BDDE6" w:rsidR="00880804" w:rsidRPr="00076F95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d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6DE3FD" id="_x0000_s1052" type="#_x0000_t202" style="position:absolute;left:0;text-align:left;margin-left:330.4pt;margin-top:.55pt;width:381.6pt;height:619.8pt;z-index:-25158963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">
                <v:textbox>
                  <w:txbxContent>
                    <w:p w14:paraId="213DAA67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vote == 0){</w:t>
                      </w:r>
                    </w:p>
                    <w:p w14:paraId="55BF015E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es = $yes + 1;</w:t>
                      </w:r>
                    </w:p>
                    <w:p w14:paraId="1BA445B9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813842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vote == 1){</w:t>
                      </w:r>
                    </w:p>
                    <w:p w14:paraId="6FC0A91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no = $no + 1;</w:t>
                      </w:r>
                    </w:p>
                    <w:p w14:paraId="4D2500D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F9F5989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yisip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vote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file txt</w:t>
                      </w:r>
                    </w:p>
                    <w:p w14:paraId="3F3A8D2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ser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$yes."||".$no;</w:t>
                      </w:r>
                    </w:p>
                    <w:p w14:paraId="4446B7DC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pe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lename,"w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68085BD2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uts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,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ser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23B76C85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clos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4ECAED0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  <w:p w14:paraId="59F30C2A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2&gt;Result:&lt;/h2&gt;</w:t>
                      </w:r>
                    </w:p>
                    <w:p w14:paraId="5C268810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able&gt;</w:t>
                      </w:r>
                    </w:p>
                    <w:p w14:paraId="4D3EC1BA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7B9AD655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Yes:&lt;/td&gt;</w:t>
                      </w:r>
                    </w:p>
                    <w:p w14:paraId="7E1D6BF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</w:t>
                      </w:r>
                    </w:p>
                    <w:p w14:paraId="49C30080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mg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rc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poll.gif" width='</w:t>
                      </w:r>
                    </w:p>
                    <w:p w14:paraId="58F70364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(100*round($yes/($no+$yes),2)); ?&gt;</w:t>
                      </w:r>
                    </w:p>
                    <w:p w14:paraId="174A0BD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 height='20'&gt;</w:t>
                      </w:r>
                    </w:p>
                    <w:p w14:paraId="6734DFF4" w14:textId="79BC19F1" w:rsidR="00880804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(100*round($yes/($no+$yes),2)); ?&gt;%</w:t>
                      </w:r>
                    </w:p>
                    <w:p w14:paraId="73B636D1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d&gt;</w:t>
                      </w:r>
                    </w:p>
                    <w:p w14:paraId="3061DC6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</w:t>
                      </w:r>
                    </w:p>
                    <w:p w14:paraId="35520CC0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27C002B6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No:&lt;/td&gt;</w:t>
                      </w:r>
                    </w:p>
                    <w:p w14:paraId="0C34B53F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</w:t>
                      </w:r>
                    </w:p>
                    <w:p w14:paraId="403C2F02" w14:textId="4441E0D0" w:rsidR="00880804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mg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rc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poll.gif" width='&lt;?php echo (100*round($no/($no+$yes),2));</w:t>
                      </w:r>
                    </w:p>
                    <w:p w14:paraId="4D5C5696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' height='20'&gt;</w:t>
                      </w:r>
                    </w:p>
                    <w:p w14:paraId="2E5A6208" w14:textId="478462A3" w:rsidR="00880804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 (100*round($no/($no+$yes),2)); ?&gt;%</w:t>
                      </w:r>
                    </w:p>
                    <w:p w14:paraId="3CC8EF24" w14:textId="715BDDE6" w:rsidR="00880804" w:rsidRPr="00076F95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d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C8E825F" w14:textId="122C5C91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E7E949" w14:textId="3DED81B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B962E68" w14:textId="2B7F3F52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BAD0A13" w14:textId="48685A36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59A541" w14:textId="18258E13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C8321C" w14:textId="623759C0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7B0514" w14:textId="0A7E7A14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1E1261" w14:textId="77777777" w:rsidR="0017308D" w:rsidRDefault="0017308D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7D5B59" w14:textId="6026210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CEC0A5" w14:textId="63C15A5F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B4E5F3" w14:textId="35E66349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7BB059" w14:textId="3E293573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F464ED" w14:textId="33D0C45F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0A360B" w14:textId="01C8336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869473D" w14:textId="79DEF847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9E7BC24" w14:textId="4A29B72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631ED1" w14:textId="1EA209C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5CCBB6" w14:textId="07FFF178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DF2EBD" w14:textId="0D10A73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EC6078" w14:textId="513DBF5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E313D3" w14:textId="4A7C529A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79CCB1" w14:textId="41AE679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C9A62F" w14:textId="04F9431A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8FF0BE" w14:textId="5213A0FC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13B5F8" w14:textId="4D38BD71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C8636E" w14:textId="669B4275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5177FD" w14:textId="69751DE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09A7B2" w14:textId="0673440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04F398" w14:textId="4C01D327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0E5D33" w14:textId="5ECEB625" w:rsidR="00C93885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28896" behindDoc="1" locked="0" layoutInCell="1" allowOverlap="1" wp14:anchorId="3B2E8AB3" wp14:editId="479EB370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586740"/>
                <wp:effectExtent l="0" t="0" r="11430" b="22860"/>
                <wp:wrapNone/>
                <wp:docPr id="4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67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C2624D" w14:textId="77777777" w:rsidR="00880804" w:rsidRPr="00AD6340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</w:t>
                            </w:r>
                          </w:p>
                          <w:p w14:paraId="631178EC" w14:textId="4441E516" w:rsidR="00880804" w:rsidRPr="00076F95" w:rsidRDefault="00880804" w:rsidP="00AD6340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able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2E8AB3" id="_x0000_s1053" type="#_x0000_t202" style="position:absolute;left:0;text-align:left;margin-left:330.4pt;margin-top:.6pt;width:381.6pt;height:46.2pt;z-index:-25158758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">
                <v:textbox>
                  <w:txbxContent>
                    <w:p w14:paraId="28C2624D" w14:textId="77777777" w:rsidR="00880804" w:rsidRPr="00AD6340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</w:t>
                      </w:r>
                    </w:p>
                    <w:p w14:paraId="631178EC" w14:textId="4441E516" w:rsidR="00880804" w:rsidRPr="00076F95" w:rsidRDefault="00880804" w:rsidP="00AD6340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able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FB41379" w14:textId="2A5BD3B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D6B7C7" w14:textId="7BFE5940" w:rsidR="00C93885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30944" behindDoc="1" locked="0" layoutInCell="1" allowOverlap="1" wp14:anchorId="16465D5B" wp14:editId="67B2F3F1">
                <wp:simplePos x="0" y="0"/>
                <wp:positionH relativeFrom="margin">
                  <wp:align>center</wp:align>
                </wp:positionH>
                <wp:positionV relativeFrom="paragraph">
                  <wp:posOffset>10795</wp:posOffset>
                </wp:positionV>
                <wp:extent cx="3147060" cy="289560"/>
                <wp:effectExtent l="0" t="0" r="0" b="0"/>
                <wp:wrapNone/>
                <wp:docPr id="47" name="Text Box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BA663D2" w14:textId="7A1B5477" w:rsidR="00880804" w:rsidRPr="00481782" w:rsidRDefault="00880804" w:rsidP="00AD6340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465D5B" id="Text Box 47" o:spid="_x0000_s1054" type="#_x0000_t202" style="position:absolute;left:0;text-align:left;margin-left:0;margin-top:.85pt;width:247.8pt;height:22.8pt;z-index:-25158553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" filled="f" stroked="f">
                <v:textbox>
                  <w:txbxContent>
                    <w:p w14:paraId="3BA663D2" w14:textId="7A1B5477" w:rsidR="00880804" w:rsidRPr="00481782" w:rsidRDefault="00880804" w:rsidP="00AD6340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A6110D4" w14:textId="6DB2FB73" w:rsidR="00C93885" w:rsidRDefault="00AD6340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AD6340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ikirim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JavaScript dan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hal-ha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>:</w:t>
      </w:r>
    </w:p>
    <w:p w14:paraId="7171A9AE" w14:textId="77777777" w:rsidR="00AD6340" w:rsidRPr="00AD6340" w:rsidRDefault="00AD6340" w:rsidP="00AD6340">
      <w:pPr>
        <w:pStyle w:val="ListParagraph"/>
        <w:numPr>
          <w:ilvl w:val="2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file “poll_result.txt”.</w:t>
      </w:r>
    </w:p>
    <w:p w14:paraId="5496F51F" w14:textId="18ADC8C5" w:rsidR="00AD6340" w:rsidRPr="00AD6340" w:rsidRDefault="00AD6340" w:rsidP="00AD6340">
      <w:pPr>
        <w:pStyle w:val="ListParagraph"/>
        <w:numPr>
          <w:ilvl w:val="2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letak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634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terpili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>.</w:t>
      </w:r>
    </w:p>
    <w:p w14:paraId="3E468486" w14:textId="23FDA8C6" w:rsidR="00AD6340" w:rsidRPr="00AD6340" w:rsidRDefault="00AD6340" w:rsidP="00AD6340">
      <w:pPr>
        <w:pStyle w:val="ListParagraph"/>
        <w:numPr>
          <w:ilvl w:val="2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file “poll_result.txt”</w:t>
      </w:r>
    </w:p>
    <w:p w14:paraId="066558A0" w14:textId="23670B79" w:rsidR="00AD6340" w:rsidRPr="00AD6340" w:rsidRDefault="00AD6340" w:rsidP="00AD6340">
      <w:pPr>
        <w:pStyle w:val="ListParagraph"/>
        <w:numPr>
          <w:ilvl w:val="2"/>
          <w:numId w:val="3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geluar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representas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grafis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polling.</w:t>
      </w:r>
    </w:p>
    <w:p w14:paraId="3924E926" w14:textId="1FEDF194" w:rsidR="00AD6340" w:rsidRPr="00AD6340" w:rsidRDefault="00AD6340" w:rsidP="00AD6340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AD6340">
        <w:rPr>
          <w:rFonts w:ascii="Times New Roman" w:hAnsi="Times New Roman" w:cs="Times New Roman"/>
          <w:sz w:val="24"/>
          <w:szCs w:val="24"/>
        </w:rPr>
        <w:t xml:space="preserve">File text (poll_result.txt)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tempat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data polling. Data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>:</w:t>
      </w:r>
    </w:p>
    <w:p w14:paraId="581126D4" w14:textId="77777777" w:rsidR="00AD6340" w:rsidRPr="00AD6340" w:rsidRDefault="00AD6340" w:rsidP="00AD634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D6340">
        <w:rPr>
          <w:rFonts w:ascii="Times New Roman" w:hAnsi="Times New Roman" w:cs="Times New Roman"/>
          <w:sz w:val="24"/>
          <w:szCs w:val="24"/>
        </w:rPr>
        <w:t>0||0</w:t>
      </w:r>
    </w:p>
    <w:p w14:paraId="295833AC" w14:textId="3D07F6E0" w:rsidR="00C93885" w:rsidRPr="00AD6340" w:rsidRDefault="00AD6340" w:rsidP="00AD6340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representasi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voting “Yes”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representasi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voting “No”.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Jang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lupa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ngizinkan</w:t>
      </w:r>
      <w:proofErr w:type="spellEnd"/>
      <w:r w:rsidRPr="00AD6340">
        <w:rPr>
          <w:rFonts w:ascii="Times New Roman" w:hAnsi="Times New Roman" w:cs="Times New Roman"/>
          <w:sz w:val="24"/>
          <w:szCs w:val="24"/>
        </w:rPr>
        <w:t xml:space="preserve"> web browser </w:t>
      </w:r>
      <w:proofErr w:type="spellStart"/>
      <w:r w:rsidRPr="00AD6340">
        <w:rPr>
          <w:rFonts w:ascii="Times New Roman" w:hAnsi="Times New Roman" w:cs="Times New Roman"/>
          <w:sz w:val="24"/>
          <w:szCs w:val="24"/>
        </w:rPr>
        <w:t>meru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6340">
        <w:rPr>
          <w:rFonts w:ascii="Times New Roman" w:hAnsi="Times New Roman" w:cs="Times New Roman"/>
          <w:sz w:val="24"/>
          <w:szCs w:val="24"/>
        </w:rPr>
        <w:t>text file.</w:t>
      </w:r>
      <w:r w:rsidR="00DC73A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3085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Dosen Teknik Informatika","given":"","non-dropping-particle":"","parse-names":false,"suffix":""}],"id":"ITEM-1","issued":{"date-parts":[["2021"]]},"page":"60","title":"MODUL PRAKTIKUM PEMROGRAMAN WEB I","type":"article-journal","volume":"1"},"uris":["http://www.mendeley.com/documents/?uuid=fb67c974-2e2a-45de-b21a-3525458ead98"]}],"mendeley":{"formattedCitation":"(Dosen Teknik Informatika, 2021)","plainTextFormattedCitation":"(Dosen Teknik Informatika, 2021)","previouslyFormattedCitation":"(Dosen Teknik Informatika, 2021)"},"properties":{"noteIndex":0},"schema":"https://github.com/citation-style-language/schema/raw/master/csl-citation.json"}</w:instrText>
      </w:r>
      <w:r w:rsidR="00DC73AF">
        <w:rPr>
          <w:rFonts w:ascii="Times New Roman" w:hAnsi="Times New Roman" w:cs="Times New Roman"/>
          <w:sz w:val="24"/>
          <w:szCs w:val="24"/>
        </w:rPr>
        <w:fldChar w:fldCharType="separate"/>
      </w:r>
      <w:r w:rsidR="00DC73AF" w:rsidRPr="00DC73AF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DC73AF" w:rsidRPr="00DC73AF">
        <w:rPr>
          <w:rFonts w:ascii="Times New Roman" w:hAnsi="Times New Roman" w:cs="Times New Roman"/>
          <w:noProof/>
          <w:sz w:val="24"/>
          <w:szCs w:val="24"/>
        </w:rPr>
        <w:t>Dosen</w:t>
      </w:r>
      <w:proofErr w:type="spellEnd"/>
      <w:r w:rsidR="00DC73AF" w:rsidRPr="00DC73AF">
        <w:rPr>
          <w:rFonts w:ascii="Times New Roman" w:hAnsi="Times New Roman" w:cs="Times New Roman"/>
          <w:noProof/>
          <w:sz w:val="24"/>
          <w:szCs w:val="24"/>
        </w:rPr>
        <w:t xml:space="preserve"> Teknik Informatika, 2021)</w:t>
      </w:r>
      <w:r w:rsidR="00DC73A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127F699" w14:textId="052C195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D5A6BB" w14:textId="2A6A1247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4BE610" w14:textId="74C5DD75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CDD60D" w14:textId="24999700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42B284" w14:textId="20C751CA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997213" w14:textId="2EBA058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725ECA" w14:textId="0BAB29F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751C74" w14:textId="67D16B6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1313E8" w14:textId="3EEF86E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17C4D5" w14:textId="58E6E297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8F9213" w14:textId="1AE3A6DD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853C76" w14:textId="546D3BFB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A2E01A" w14:textId="6C7C3011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4CE84B" w14:textId="687889A4" w:rsidR="00C93885" w:rsidRDefault="00C93885" w:rsidP="00B87F4C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68E70D" w14:textId="2D1271A1" w:rsidR="00B87F4C" w:rsidRDefault="00B87F4C" w:rsidP="00AD634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9E04A2" w14:textId="77777777" w:rsidR="00AD6340" w:rsidRPr="00AD6340" w:rsidRDefault="00AD6340" w:rsidP="00AD634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9A04E99" w14:textId="3D657CCE" w:rsidR="00F16028" w:rsidRPr="00B87F4C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B87F4C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</w:t>
      </w:r>
    </w:p>
    <w:p w14:paraId="7971BA55" w14:textId="097254E6" w:rsidR="00F16028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B87F4C">
        <w:rPr>
          <w:rFonts w:ascii="Times New Roman" w:hAnsi="Times New Roman" w:cs="Times New Roman"/>
          <w:b/>
          <w:bCs/>
          <w:sz w:val="24"/>
          <w:szCs w:val="24"/>
        </w:rPr>
        <w:t>PEMBAHASAN</w:t>
      </w:r>
    </w:p>
    <w:p w14:paraId="022FB421" w14:textId="0008E90D" w:rsidR="00F16028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0E14042" w14:textId="6D9F76C0" w:rsidR="00B87F4C" w:rsidRPr="00BA2CE0" w:rsidRDefault="00B87F4C" w:rsidP="00B87F4C">
      <w:pPr>
        <w:pStyle w:val="ListParagraph"/>
        <w:numPr>
          <w:ilvl w:val="1"/>
          <w:numId w:val="1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A2CE0">
        <w:rPr>
          <w:rFonts w:ascii="Times New Roman" w:hAnsi="Times New Roman" w:cs="Times New Roman"/>
          <w:b/>
          <w:bCs/>
          <w:sz w:val="24"/>
          <w:szCs w:val="24"/>
        </w:rPr>
        <w:t xml:space="preserve">Langkah </w:t>
      </w:r>
      <w:proofErr w:type="spellStart"/>
      <w:r w:rsidRPr="00BA2CE0">
        <w:rPr>
          <w:rFonts w:ascii="Times New Roman" w:hAnsi="Times New Roman" w:cs="Times New Roman"/>
          <w:b/>
          <w:bCs/>
          <w:sz w:val="24"/>
          <w:szCs w:val="24"/>
        </w:rPr>
        <w:t>Kerja</w:t>
      </w:r>
      <w:proofErr w:type="spellEnd"/>
    </w:p>
    <w:p w14:paraId="199B8F6D" w14:textId="1872FCFA" w:rsidR="00B87F4C" w:rsidRDefault="00B87F4C" w:rsidP="00B87F4C">
      <w:pPr>
        <w:pStyle w:val="ListParagraph"/>
        <w:numPr>
          <w:ilvl w:val="2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7F4C">
        <w:rPr>
          <w:rFonts w:ascii="Times New Roman" w:hAnsi="Times New Roman" w:cs="Times New Roman"/>
          <w:sz w:val="24"/>
          <w:szCs w:val="24"/>
        </w:rPr>
        <w:t>Buat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program web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7F4C">
        <w:rPr>
          <w:rFonts w:ascii="Times New Roman" w:hAnsi="Times New Roman" w:cs="Times New Roman"/>
          <w:sz w:val="24"/>
          <w:szCs w:val="24"/>
        </w:rPr>
        <w:t xml:space="preserve">database.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Cari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library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javascrip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interne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rangkum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data-data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grafi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>.</w:t>
      </w:r>
    </w:p>
    <w:p w14:paraId="0E5FC848" w14:textId="0247A2DE" w:rsidR="00B87F4C" w:rsidRDefault="00B87F4C" w:rsidP="00B87F4C">
      <w:pPr>
        <w:pStyle w:val="ListParagraph"/>
        <w:numPr>
          <w:ilvl w:val="2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isalk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programer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program web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pemungut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pada PEMILU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lima orang.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Buatla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program web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pemili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7F4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87F4C">
        <w:rPr>
          <w:rFonts w:ascii="Times New Roman" w:hAnsi="Times New Roman" w:cs="Times New Roman"/>
          <w:sz w:val="24"/>
          <w:szCs w:val="24"/>
        </w:rPr>
        <w:t xml:space="preserve"> kali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13FCD7B" w14:textId="77777777" w:rsidR="00B87F4C" w:rsidRPr="00B87F4C" w:rsidRDefault="00B87F4C" w:rsidP="00B87F4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1F790E" w14:textId="0E1BBF27" w:rsidR="00B87F4C" w:rsidRDefault="00B87F4C" w:rsidP="00B87F4C">
      <w:pPr>
        <w:pStyle w:val="ListParagraph"/>
        <w:numPr>
          <w:ilvl w:val="1"/>
          <w:numId w:val="14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D67C2F">
        <w:rPr>
          <w:rFonts w:ascii="Times New Roman" w:hAnsi="Times New Roman" w:cs="Times New Roman"/>
          <w:b/>
          <w:bCs/>
          <w:sz w:val="24"/>
          <w:szCs w:val="24"/>
        </w:rPr>
        <w:t>Pembahasan</w:t>
      </w:r>
      <w:proofErr w:type="spellEnd"/>
    </w:p>
    <w:p w14:paraId="1E7E92A8" w14:textId="759AEF12" w:rsidR="00EF66B2" w:rsidRPr="005F5409" w:rsidRDefault="00EF66B2" w:rsidP="005F5409">
      <w:pPr>
        <w:pStyle w:val="ListParagraph"/>
        <w:numPr>
          <w:ilvl w:val="2"/>
          <w:numId w:val="14"/>
        </w:numPr>
        <w:spacing w:after="0" w:line="360" w:lineRule="auto"/>
        <w:ind w:left="993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urve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gunjung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</w:p>
    <w:p w14:paraId="63AC7E92" w14:textId="5E2BDDB9" w:rsidR="003443CA" w:rsidRDefault="00EF66B2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662336" behindDoc="1" locked="0" layoutInCell="1" allowOverlap="1" wp14:anchorId="226F583A" wp14:editId="53E5E8DC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395825" cy="2468880"/>
            <wp:effectExtent l="0" t="0" r="5080" b="7620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29" b="3785"/>
                    <a:stretch/>
                  </pic:blipFill>
                  <pic:spPr bwMode="auto">
                    <a:xfrm>
                      <a:off x="0" y="0"/>
                      <a:ext cx="4395825" cy="2468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58F51C" w14:textId="288A56AC" w:rsidR="00BA2CE0" w:rsidRDefault="00BA2CE0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DFB3D4" w14:textId="0E02B658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19F7C8" w14:textId="144374C6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E37D7C" w14:textId="0451E8A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57D43E" w14:textId="25762C7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956258" w14:textId="1AEAA6E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10E892" w14:textId="1EB6F2E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91FEF4" w14:textId="5AEED1D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F456CF" w14:textId="017D2A8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BF303D" w14:textId="39D4701B" w:rsidR="003443CA" w:rsidRDefault="00EF66B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32992" behindDoc="1" locked="0" layoutInCell="1" allowOverlap="1" wp14:anchorId="64A3846F" wp14:editId="6D1A4C2F">
                <wp:simplePos x="0" y="0"/>
                <wp:positionH relativeFrom="margin">
                  <wp:posOffset>119634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48" name="Text Box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FE17D7" w14:textId="54FB4601" w:rsidR="00880804" w:rsidRPr="00481782" w:rsidRDefault="00880804" w:rsidP="00EF66B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4A3846F" id="Text Box 48" o:spid="_x0000_s1055" type="#_x0000_t202" style="position:absolute;left:0;text-align:left;margin-left:94.2pt;margin-top:.55pt;width:247.8pt;height:22.8pt;z-index:-2515834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" filled="f" stroked="f">
                <v:textbox>
                  <w:txbxContent>
                    <w:p w14:paraId="2EFE17D7" w14:textId="54FB4601" w:rsidR="00880804" w:rsidRPr="00481782" w:rsidRDefault="00880804" w:rsidP="00EF66B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E4BF83E" w14:textId="18615D2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BA3346" w14:textId="366830B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0EF84A" w14:textId="53D27F86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731D82" w14:textId="77777777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B76077" w14:textId="74128E27" w:rsidR="003443CA" w:rsidRDefault="00EF66B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3360" behindDoc="1" locked="0" layoutInCell="1" allowOverlap="1" wp14:anchorId="78FFC9F4" wp14:editId="06E472F2">
            <wp:simplePos x="0" y="0"/>
            <wp:positionH relativeFrom="margin">
              <wp:align>right</wp:align>
            </wp:positionH>
            <wp:positionV relativeFrom="paragraph">
              <wp:posOffset>-5715</wp:posOffset>
            </wp:positionV>
            <wp:extent cx="4387850" cy="1085201"/>
            <wp:effectExtent l="0" t="0" r="0" b="127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82" b="55924"/>
                    <a:stretch/>
                  </pic:blipFill>
                  <pic:spPr bwMode="auto">
                    <a:xfrm>
                      <a:off x="0" y="0"/>
                      <a:ext cx="4387850" cy="10852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4C4247" w14:textId="19976E6B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A02166" w14:textId="4B218D3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6173C36E" w14:textId="02C3AD5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51C4C4C" w14:textId="288D2592" w:rsidR="003443CA" w:rsidRDefault="00EF66B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35040" behindDoc="1" locked="0" layoutInCell="1" allowOverlap="1" wp14:anchorId="2C5D4E29" wp14:editId="12EEDF26">
                <wp:simplePos x="0" y="0"/>
                <wp:positionH relativeFrom="margin">
                  <wp:posOffset>127254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49" name="Text Box 4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596AFE7" w14:textId="6745CE9B" w:rsidR="00880804" w:rsidRPr="00481782" w:rsidRDefault="00880804" w:rsidP="00EF66B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2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5D4E29" id="Text Box 49" o:spid="_x0000_s1056" type="#_x0000_t202" style="position:absolute;left:0;text-align:left;margin-left:100.2pt;margin-top:.55pt;width:247.8pt;height:22.8pt;z-index:-25158144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" filled="f" stroked="f">
                <v:textbox>
                  <w:txbxContent>
                    <w:p w14:paraId="5596AFE7" w14:textId="6745CE9B" w:rsidR="00880804" w:rsidRPr="00481782" w:rsidRDefault="00880804" w:rsidP="00EF66B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2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B5E73B6" w14:textId="78E97308" w:rsidR="003443CA" w:rsidRDefault="00EF66B2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x.php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file index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tambah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pada web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, index juga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input data-data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35D6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5D6A">
        <w:rPr>
          <w:rFonts w:ascii="Times New Roman" w:hAnsi="Times New Roman" w:cs="Times New Roman"/>
          <w:sz w:val="24"/>
          <w:szCs w:val="24"/>
        </w:rPr>
        <w:t>dit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C73A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DC7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3AF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DC73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73AF">
        <w:rPr>
          <w:rFonts w:ascii="Times New Roman" w:hAnsi="Times New Roman" w:cs="Times New Roman"/>
          <w:sz w:val="24"/>
          <w:szCs w:val="24"/>
        </w:rPr>
        <w:t>kode-kodenya</w:t>
      </w:r>
      <w:proofErr w:type="spellEnd"/>
      <w:r w:rsidR="00DC73AF">
        <w:rPr>
          <w:rFonts w:ascii="Times New Roman" w:hAnsi="Times New Roman" w:cs="Times New Roman"/>
          <w:sz w:val="24"/>
          <w:szCs w:val="24"/>
        </w:rPr>
        <w:t>.</w:t>
      </w:r>
    </w:p>
    <w:p w14:paraId="31CF7D5A" w14:textId="77777777" w:rsidR="005157EE" w:rsidRDefault="005157EE" w:rsidP="005157EE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HP include()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yert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ile php lain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rogram PHP. Hal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rogram PHP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dumetschool.com/blog/Mengenal-Fungsi-Required-Dan-Include-Dalam-PHP#:~:text=Fungsi PHP include() dan require() merupakan fungsi yang,cukup dalam satu file saja.","accessed":{"date-parts":[["2021","4","11"]]},"author":[{"dropping-particle":"","family":"Indra","given":"Reza","non-dropping-particle":"","parse-names":false,"suffix":""}],"container-title":"https://www.dumetschool.com/","id":"ITEM-1","issued":{"date-parts":[["2014"]]},"page":"1","title":"Mengenal Fungsi Require Dan Include Dalam PHP","type":"webpage"},"uris":["http://www.mendeley.com/documents/?uuid=3e65a8cf-d3ca-4627-a38c-3f23285bb752"]}],"mendeley":{"formattedCitation":"(Indra, 2014)","plainTextFormattedCitation":"(Indra, 2014)","previouslyFormattedCitation":"(Indra, 2014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5E34">
        <w:rPr>
          <w:rFonts w:ascii="Times New Roman" w:hAnsi="Times New Roman" w:cs="Times New Roman"/>
          <w:noProof/>
          <w:sz w:val="24"/>
          <w:szCs w:val="24"/>
        </w:rPr>
        <w:t>(Indra,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D20E0">
        <w:rPr>
          <w:rFonts w:ascii="Times New Roman" w:hAnsi="Times New Roman" w:cs="Times New Roman"/>
          <w:sz w:val="24"/>
          <w:szCs w:val="24"/>
        </w:rPr>
        <w:t>.</w:t>
      </w:r>
    </w:p>
    <w:p w14:paraId="0008C48F" w14:textId="77777777" w:rsidR="005157EE" w:rsidRDefault="005157EE" w:rsidP="005157EE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HTM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BD20E0">
        <w:rPr>
          <w:rFonts w:ascii="Times New Roman" w:hAnsi="Times New Roman" w:cs="Times New Roman"/>
          <w:sz w:val="24"/>
          <w:szCs w:val="24"/>
        </w:rPr>
        <w:t>edang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$_POST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method POST.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error undefined variable (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defini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carakode.com/penjelasan-fungsi-isset-pada-php/","author":[{"dropping-particle":"","family":"Lukman","given":"","non-dropping-particle":"","parse-names":false,"suffix":""}],"container-title":"https://carakode.com/","id":"ITEM-1","issued":{"date-parts":[["2019"]]},"page":"1","title":"Penjelasan Fungsi Isset Pada PHP","type":"webpage"},"uris":["http://www.mendeley.com/documents/?uuid=3b634362-793f-477a-bf33-97e035f021bd"]}],"mendeley":{"formattedCitation":"(Lukman, 2019)","plainTextFormattedCitation":"(Lukman, 2019)","previouslyFormattedCitation":"(Lukman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5E34">
        <w:rPr>
          <w:rFonts w:ascii="Times New Roman" w:hAnsi="Times New Roman" w:cs="Times New Roman"/>
          <w:noProof/>
          <w:sz w:val="24"/>
          <w:szCs w:val="24"/>
        </w:rPr>
        <w:t>(Lukman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D20E0">
        <w:rPr>
          <w:rFonts w:ascii="Times New Roman" w:hAnsi="Times New Roman" w:cs="Times New Roman"/>
          <w:sz w:val="24"/>
          <w:szCs w:val="24"/>
        </w:rPr>
        <w:t>.</w:t>
      </w:r>
    </w:p>
    <w:p w14:paraId="31AA97DC" w14:textId="78521278" w:rsidR="00DC73AF" w:rsidRDefault="005157EE" w:rsidP="005157EE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rmul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orm action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rm handli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nd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ction. Action method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$_POST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malasngoding.com/belajar-php-penanganan-form-pada-php/","accessed":{"date-parts":[["2021","4","11"]]},"author":[{"dropping-particle":"","family":"Hadi","given":"Diki Alfarabi","non-dropping-particle":"","parse-names":false,"suffix":""}],"container-title":"https://www.malasngoding.com/","id":"ITEM-1","issued":{"date-parts":[["2015"]]},"page":"1","title":"Penanganan Form Pada PHP","type":"webpage"},"uris":["http://www.mendeley.com/documents/?uuid=476745a6-9d8a-4992-8ada-9dced70f2e58"]}],"mendeley":{"formattedCitation":"(Hadi, 2015)","plainTextFormattedCitation":"(Hadi, 2015)","previouslyFormattedCitation":"(Hadi, 201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5E34">
        <w:rPr>
          <w:rFonts w:ascii="Times New Roman" w:hAnsi="Times New Roman" w:cs="Times New Roman"/>
          <w:noProof/>
          <w:sz w:val="24"/>
          <w:szCs w:val="24"/>
        </w:rPr>
        <w:t>(Hadi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F9B8172" w14:textId="3BEF0113" w:rsidR="005157EE" w:rsidRDefault="005157EE" w:rsidP="005157EE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$query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atabase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B090E77" w14:textId="057CDFE6" w:rsidR="005157EE" w:rsidRDefault="005157EE" w:rsidP="005157EE">
      <w:pPr>
        <w:pStyle w:val="ListParagraph"/>
        <w:numPr>
          <w:ilvl w:val="0"/>
          <w:numId w:val="34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ype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p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base.</w:t>
      </w:r>
    </w:p>
    <w:p w14:paraId="5EB9C39C" w14:textId="179217A8" w:rsidR="00DC73AF" w:rsidRDefault="00DC73AF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A255A8" w14:textId="20BCEEC4" w:rsidR="00DC73AF" w:rsidRDefault="00DC73AF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209BCA" w14:textId="7D054BE7" w:rsidR="00DC73AF" w:rsidRDefault="00DC73AF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3DCD9C" w14:textId="1105BAB5" w:rsidR="00DC73AF" w:rsidRDefault="00DC73AF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D86DD9" w14:textId="77777777" w:rsidR="00DC73AF" w:rsidRDefault="00DC73AF" w:rsidP="00EF66B2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4F2623" w14:textId="74D56C9E" w:rsidR="003443CA" w:rsidRDefault="00EF66B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1" locked="0" layoutInCell="1" allowOverlap="1" wp14:anchorId="570A75E4" wp14:editId="43717516">
            <wp:simplePos x="0" y="0"/>
            <wp:positionH relativeFrom="margin">
              <wp:align>right</wp:align>
            </wp:positionH>
            <wp:positionV relativeFrom="paragraph">
              <wp:posOffset>8890</wp:posOffset>
            </wp:positionV>
            <wp:extent cx="4381500" cy="61722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80" b="78231"/>
                    <a:stretch/>
                  </pic:blipFill>
                  <pic:spPr bwMode="auto">
                    <a:xfrm>
                      <a:off x="0" y="0"/>
                      <a:ext cx="4381500" cy="6172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7D62C20" w14:textId="1ADADAC8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11E7AD0" w14:textId="1932B311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37088" behindDoc="1" locked="0" layoutInCell="1" allowOverlap="1" wp14:anchorId="29E22ECE" wp14:editId="4ED3EEDB">
                <wp:simplePos x="0" y="0"/>
                <wp:positionH relativeFrom="margin">
                  <wp:posOffset>1242060</wp:posOffset>
                </wp:positionH>
                <wp:positionV relativeFrom="paragraph">
                  <wp:posOffset>10795</wp:posOffset>
                </wp:positionV>
                <wp:extent cx="3147060" cy="289560"/>
                <wp:effectExtent l="0" t="0" r="0" b="0"/>
                <wp:wrapNone/>
                <wp:docPr id="50" name="Text Box 5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4DE7D82" w14:textId="61445843" w:rsidR="00880804" w:rsidRPr="00481782" w:rsidRDefault="00880804" w:rsidP="005157EE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3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eksi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E22ECE" id="Text Box 50" o:spid="_x0000_s1057" type="#_x0000_t202" style="position:absolute;left:0;text-align:left;margin-left:97.8pt;margin-top:.85pt;width:247.8pt;height:22.8pt;z-index:-25157939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" filled="f" stroked="f">
                <v:textbox>
                  <w:txbxContent>
                    <w:p w14:paraId="44DE7D82" w14:textId="61445843" w:rsidR="00880804" w:rsidRPr="00481782" w:rsidRDefault="00880804" w:rsidP="005157EE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3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eksi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5956CFC" w14:textId="5D822136" w:rsidR="003443CA" w:rsidRDefault="005157EE" w:rsidP="005157EE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.p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ile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>
        <w:rPr>
          <w:rFonts w:ascii="Times New Roman" w:hAnsi="Times New Roman" w:cs="Times New Roman"/>
          <w:sz w:val="24"/>
          <w:szCs w:val="24"/>
        </w:rPr>
        <w:t>sq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-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44101B6" w14:textId="5BB1AA19" w:rsidR="005157EE" w:rsidRPr="005157EE" w:rsidRDefault="005157EE" w:rsidP="005157EE">
      <w:pPr>
        <w:pStyle w:val="ListParagraph"/>
        <w:numPr>
          <w:ilvl w:val="0"/>
          <w:numId w:val="36"/>
        </w:numPr>
        <w:spacing w:after="0" w:line="360" w:lineRule="auto"/>
        <w:jc w:val="both"/>
        <w:rPr>
          <w:noProof/>
        </w:rPr>
      </w:pPr>
      <w:r w:rsidRPr="00F9338D">
        <w:rPr>
          <w:rFonts w:ascii="Times New Roman" w:hAnsi="Times New Roman" w:cs="Times New Roman"/>
          <w:sz w:val="24"/>
          <w:szCs w:val="24"/>
        </w:rPr>
        <w:t>&lt;?php</w:t>
      </w:r>
      <w:r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program PHP.</w:t>
      </w:r>
    </w:p>
    <w:p w14:paraId="49D7699B" w14:textId="091D7DFC" w:rsidR="005157EE" w:rsidRPr="005157EE" w:rsidRDefault="005157EE" w:rsidP="005157EE">
      <w:pPr>
        <w:pStyle w:val="ListParagraph"/>
        <w:numPr>
          <w:ilvl w:val="0"/>
          <w:numId w:val="36"/>
        </w:numPr>
        <w:spacing w:after="0" w:line="360" w:lineRule="auto"/>
        <w:jc w:val="both"/>
        <w:rPr>
          <w:noProof/>
        </w:rPr>
      </w:pPr>
      <w:r>
        <w:rPr>
          <w:rFonts w:ascii="Times New Roman" w:hAnsi="Times New Roman" w:cs="Times New Roman"/>
          <w:sz w:val="24"/>
          <w:szCs w:val="24"/>
        </w:rPr>
        <w:t>$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p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rray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meter $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76D442" w14:textId="139F88BE" w:rsidR="005157EE" w:rsidRPr="005157EE" w:rsidRDefault="005157EE" w:rsidP="005157EE">
      <w:pPr>
        <w:pStyle w:val="ListParagraph"/>
        <w:numPr>
          <w:ilvl w:val="0"/>
          <w:numId w:val="36"/>
        </w:numPr>
        <w:spacing w:after="0" w:line="360" w:lineRule="auto"/>
        <w:jc w:val="both"/>
        <w:rPr>
          <w:noProof/>
        </w:rPr>
      </w:pPr>
      <w:proofErr w:type="spellStart"/>
      <w:r w:rsidRPr="00EB5F3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mysqli_connect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>(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EB5F3F">
        <w:rPr>
          <w:rFonts w:ascii="Times New Roman" w:hAnsi="Times New Roman" w:cs="Times New Roman"/>
          <w:sz w:val="24"/>
          <w:szCs w:val="24"/>
        </w:rPr>
        <w:t>erupakan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server MySQL dan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database yang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5F3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B5F3F">
        <w:rPr>
          <w:rFonts w:ascii="Times New Roman" w:hAnsi="Times New Roman" w:cs="Times New Roman"/>
          <w:sz w:val="24"/>
          <w:szCs w:val="24"/>
        </w:rPr>
        <w:t>.</w:t>
      </w:r>
    </w:p>
    <w:p w14:paraId="4C6CF63A" w14:textId="7152053F" w:rsidR="005157EE" w:rsidRDefault="005157EE" w:rsidP="005157EE">
      <w:pPr>
        <w:pStyle w:val="ListParagraph"/>
        <w:numPr>
          <w:ilvl w:val="0"/>
          <w:numId w:val="36"/>
        </w:numPr>
        <w:spacing w:after="0" w:line="360" w:lineRule="auto"/>
        <w:jc w:val="both"/>
        <w:rPr>
          <w:noProof/>
        </w:rPr>
      </w:pPr>
      <w:r w:rsidRPr="0000628C">
        <w:rPr>
          <w:rFonts w:ascii="Times New Roman" w:hAnsi="Times New Roman" w:cs="Times New Roman"/>
          <w:sz w:val="24"/>
          <w:szCs w:val="24"/>
        </w:rPr>
        <w:t xml:space="preserve">?&gt; :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mengakhir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PHP dan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igabung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HTML </w:t>
      </w:r>
      <w:r w:rsidRPr="0000628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0628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niagahoster.co.id/blog/pengertian-php/","accessed":{"date-parts":[["2021","3","27"]]},"author":[{"dropping-particle":"","family":"Awwaabiin","given":"Salma","non-dropping-particle":"","parse-names":false,"suffix":""}],"container-title":"niagahoster.co.id","id":"ITEM-1","issued":{"date-parts":[["2020"]]},"page":"1","title":"Apa itu PHP? Pengertian, Fungsi dan Sintaks Dasarnya!","type":"webpage"},"uris":["http://www.mendeley.com/documents/?uuid=16d0c61a-8c43-48bd-8002-70c289b9c666"]}],"mendeley":{"formattedCitation":"(Awwaabiin, 2020)","plainTextFormattedCitation":"(Awwaabiin, 2020)","previouslyFormattedCitation":"(Awwaabiin, 2020)"},"properties":{"noteIndex":0},"schema":"https://github.com/citation-style-language/schema/raw/master/csl-citation.json"}</w:instrText>
      </w:r>
      <w:r w:rsidRPr="0000628C">
        <w:rPr>
          <w:rFonts w:ascii="Times New Roman" w:hAnsi="Times New Roman" w:cs="Times New Roman"/>
          <w:sz w:val="24"/>
          <w:szCs w:val="24"/>
        </w:rPr>
        <w:fldChar w:fldCharType="separate"/>
      </w:r>
      <w:r w:rsidRPr="0000628C">
        <w:rPr>
          <w:rFonts w:ascii="Times New Roman" w:hAnsi="Times New Roman" w:cs="Times New Roman"/>
          <w:noProof/>
          <w:sz w:val="24"/>
          <w:szCs w:val="24"/>
        </w:rPr>
        <w:t>(Awwaabiin, 2020)</w:t>
      </w:r>
      <w:r w:rsidRPr="0000628C">
        <w:rPr>
          <w:rFonts w:ascii="Times New Roman" w:hAnsi="Times New Roman" w:cs="Times New Roman"/>
          <w:sz w:val="24"/>
          <w:szCs w:val="24"/>
        </w:rPr>
        <w:fldChar w:fldCharType="end"/>
      </w:r>
      <w:r w:rsidRPr="0000628C">
        <w:rPr>
          <w:rFonts w:ascii="Times New Roman" w:hAnsi="Times New Roman" w:cs="Times New Roman"/>
          <w:sz w:val="24"/>
          <w:szCs w:val="24"/>
        </w:rPr>
        <w:t>.</w:t>
      </w:r>
    </w:p>
    <w:p w14:paraId="051AD2AB" w14:textId="069FFBF0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7456" behindDoc="1" locked="0" layoutInCell="1" allowOverlap="1" wp14:anchorId="2F6AC3B2" wp14:editId="76163A20">
            <wp:simplePos x="0" y="0"/>
            <wp:positionH relativeFrom="margin">
              <wp:align>right</wp:align>
            </wp:positionH>
            <wp:positionV relativeFrom="paragraph">
              <wp:posOffset>8890</wp:posOffset>
            </wp:positionV>
            <wp:extent cx="4407449" cy="2484755"/>
            <wp:effectExtent l="0" t="0" r="0" b="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449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752330C" w14:textId="6FF0D3B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A3F896" w14:textId="42E8A1B3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93B4B7" w14:textId="3937004F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721DDF" w14:textId="0A0CA357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64BC0004" w14:textId="791455BD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22690E" w14:textId="144CE573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A5C7B9" w14:textId="2C6E81E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469F29" w14:textId="0A8400EB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0F7832" w14:textId="444554F0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C51672" w14:textId="146DB471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39136" behindDoc="1" locked="0" layoutInCell="1" allowOverlap="1" wp14:anchorId="0132999E" wp14:editId="31EB38B4">
                <wp:simplePos x="0" y="0"/>
                <wp:positionH relativeFrom="margin">
                  <wp:posOffset>126492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51" name="Text Box 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501CEB" w14:textId="5FCE6D65" w:rsidR="00880804" w:rsidRPr="00481782" w:rsidRDefault="00880804" w:rsidP="005157EE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4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32999E" id="Text Box 51" o:spid="_x0000_s1058" type="#_x0000_t202" style="position:absolute;left:0;text-align:left;margin-left:99.6pt;margin-top:.55pt;width:247.8pt;height:22.8pt;z-index:-25157734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" filled="f" stroked="f">
                <v:textbox>
                  <w:txbxContent>
                    <w:p w14:paraId="58501CEB" w14:textId="5FCE6D65" w:rsidR="00880804" w:rsidRPr="00481782" w:rsidRDefault="00880804" w:rsidP="005157EE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4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69A4F33" w14:textId="6A0D917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06A077" w14:textId="34547839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68480" behindDoc="1" locked="0" layoutInCell="1" allowOverlap="1" wp14:anchorId="089BE660" wp14:editId="5CCABA56">
            <wp:simplePos x="0" y="0"/>
            <wp:positionH relativeFrom="margin">
              <wp:align>right</wp:align>
            </wp:positionH>
            <wp:positionV relativeFrom="paragraph">
              <wp:posOffset>-5715</wp:posOffset>
            </wp:positionV>
            <wp:extent cx="4419524" cy="2486225"/>
            <wp:effectExtent l="0" t="0" r="635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9524" cy="248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8DFE3A4" w14:textId="2C0C73FB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FE2F45" w14:textId="67A64718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AF3EBE" w14:textId="750CD6CD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B73110" w14:textId="1BB197B9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A693F6" w14:textId="555A0FB9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6C1BD3" w14:textId="4A8CA04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0468AA" w14:textId="1F22E82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9D30EA" w14:textId="36B7A550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E4573F" w14:textId="0587266D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1184" behindDoc="1" locked="0" layoutInCell="1" allowOverlap="1" wp14:anchorId="0BDBA4CC" wp14:editId="46D5CEF7">
                <wp:simplePos x="0" y="0"/>
                <wp:positionH relativeFrom="margin">
                  <wp:posOffset>1303020</wp:posOffset>
                </wp:positionH>
                <wp:positionV relativeFrom="paragraph">
                  <wp:posOffset>41275</wp:posOffset>
                </wp:positionV>
                <wp:extent cx="3147060" cy="289560"/>
                <wp:effectExtent l="0" t="0" r="0" b="0"/>
                <wp:wrapNone/>
                <wp:docPr id="52" name="Text Box 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CAF50C" w14:textId="1D91F356" w:rsidR="00880804" w:rsidRPr="00481782" w:rsidRDefault="00880804" w:rsidP="005157EE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5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DBA4CC" id="Text Box 52" o:spid="_x0000_s1059" type="#_x0000_t202" style="position:absolute;left:0;text-align:left;margin-left:102.6pt;margin-top:3.25pt;width:247.8pt;height:22.8pt;z-index:-25157529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" filled="f" stroked="f">
                <v:textbox>
                  <w:txbxContent>
                    <w:p w14:paraId="4ECAF50C" w14:textId="1D91F356" w:rsidR="00880804" w:rsidRPr="00481782" w:rsidRDefault="00880804" w:rsidP="005157EE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5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D19D2CD" w14:textId="31047A9F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C40A75" w14:textId="1F3FC238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9504" behindDoc="1" locked="0" layoutInCell="1" allowOverlap="1" wp14:anchorId="0D0839C0" wp14:editId="2976A123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409440" cy="1689758"/>
            <wp:effectExtent l="0" t="0" r="0" b="5715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2542"/>
                    <a:stretch/>
                  </pic:blipFill>
                  <pic:spPr bwMode="auto">
                    <a:xfrm>
                      <a:off x="0" y="0"/>
                      <a:ext cx="4409440" cy="16897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4D86E57" w14:textId="0DC05E05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443ABD" w14:textId="0910AE7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0B8320" w14:textId="37A61E8E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B48607" w14:textId="4620EFD9" w:rsidR="000701B9" w:rsidRDefault="000701B9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36115B0D" w14:textId="459631B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32A526" w14:textId="601E7B4C" w:rsidR="003443CA" w:rsidRDefault="005157EE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3232" behindDoc="1" locked="0" layoutInCell="1" allowOverlap="1" wp14:anchorId="18298125" wp14:editId="4C94C878">
                <wp:simplePos x="0" y="0"/>
                <wp:positionH relativeFrom="margin">
                  <wp:posOffset>1318260</wp:posOffset>
                </wp:positionH>
                <wp:positionV relativeFrom="paragraph">
                  <wp:posOffset>114300</wp:posOffset>
                </wp:positionV>
                <wp:extent cx="3147060" cy="289560"/>
                <wp:effectExtent l="0" t="0" r="0" b="0"/>
                <wp:wrapNone/>
                <wp:docPr id="53" name="Text Box 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30E750" w14:textId="5F9B95F2" w:rsidR="00880804" w:rsidRPr="00481782" w:rsidRDefault="00880804" w:rsidP="005157EE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6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298125" id="Text Box 53" o:spid="_x0000_s1060" type="#_x0000_t202" style="position:absolute;left:0;text-align:left;margin-left:103.8pt;margin-top:9pt;width:247.8pt;height:22.8pt;z-index:-25157324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" filled="f" stroked="f">
                <v:textbox>
                  <w:txbxContent>
                    <w:p w14:paraId="0330E750" w14:textId="5F9B95F2" w:rsidR="00880804" w:rsidRPr="00481782" w:rsidRDefault="00880804" w:rsidP="005157EE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6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B7CDC12" w14:textId="5850D567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DC4E03" w14:textId="6C0A96D7" w:rsidR="003443CA" w:rsidRDefault="00C2081F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70528" behindDoc="1" locked="0" layoutInCell="1" allowOverlap="1" wp14:anchorId="1FA60DB5" wp14:editId="6D4999CC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403725" cy="1225075"/>
            <wp:effectExtent l="0" t="0" r="0" b="0"/>
            <wp:wrapNone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548"/>
                    <a:stretch/>
                  </pic:blipFill>
                  <pic:spPr bwMode="auto">
                    <a:xfrm>
                      <a:off x="0" y="0"/>
                      <a:ext cx="4403725" cy="12250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5510B4" w14:textId="775E9CB6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7682C4" w14:textId="3D23A063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998D6A" w14:textId="70BCDF3B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CB45BB3" w14:textId="692D8ED3" w:rsidR="003443CA" w:rsidRDefault="00C2081F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5280" behindDoc="1" locked="0" layoutInCell="1" allowOverlap="1" wp14:anchorId="7C896E87" wp14:editId="04BD0A02">
                <wp:simplePos x="0" y="0"/>
                <wp:positionH relativeFrom="margin">
                  <wp:posOffset>1318260</wp:posOffset>
                </wp:positionH>
                <wp:positionV relativeFrom="paragraph">
                  <wp:posOffset>140970</wp:posOffset>
                </wp:positionV>
                <wp:extent cx="3147060" cy="289560"/>
                <wp:effectExtent l="0" t="0" r="0" b="0"/>
                <wp:wrapNone/>
                <wp:docPr id="54" name="Text Box 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348C993" w14:textId="3E6F5566" w:rsidR="00880804" w:rsidRPr="00481782" w:rsidRDefault="00880804" w:rsidP="00C2081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7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C896E87" id="Text Box 54" o:spid="_x0000_s1061" type="#_x0000_t202" style="position:absolute;left:0;text-align:left;margin-left:103.8pt;margin-top:11.1pt;width:247.8pt;height:22.8pt;z-index:-25157120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" filled="f" stroked="f">
                <v:textbox>
                  <w:txbxContent>
                    <w:p w14:paraId="4348C993" w14:textId="3E6F5566" w:rsidR="00880804" w:rsidRPr="00481782" w:rsidRDefault="00880804" w:rsidP="00C2081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7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27F7E99" w14:textId="0A47379F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56A17A" w14:textId="123AA2E9" w:rsidR="003443CA" w:rsidRDefault="00475BD7" w:rsidP="00475BD7">
      <w:pPr>
        <w:pStyle w:val="ListParagraph"/>
        <w:spacing w:after="0" w:line="360" w:lineRule="auto"/>
        <w:ind w:left="993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.p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ile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ra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516F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FE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516F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F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16F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FE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16F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FE2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516F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6FE2">
        <w:rPr>
          <w:rFonts w:ascii="Times New Roman" w:hAnsi="Times New Roman" w:cs="Times New Roman"/>
          <w:sz w:val="24"/>
          <w:szCs w:val="24"/>
        </w:rPr>
        <w:t>kode-kodenya</w:t>
      </w:r>
      <w:proofErr w:type="spellEnd"/>
      <w:r w:rsidR="00516FE2">
        <w:rPr>
          <w:rFonts w:ascii="Times New Roman" w:hAnsi="Times New Roman" w:cs="Times New Roman"/>
          <w:sz w:val="24"/>
          <w:szCs w:val="24"/>
        </w:rPr>
        <w:t>.</w:t>
      </w:r>
    </w:p>
    <w:p w14:paraId="7CFEB102" w14:textId="77777777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&lt;!DOCTYPE html&gt;;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deklarasi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HTML yang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r w:rsidRPr="00E37A58">
        <w:rPr>
          <w:rFonts w:ascii="Times New Roman" w:hAnsi="Times New Roman" w:cs="Times New Roman"/>
          <w:sz w:val="24"/>
          <w:szCs w:val="24"/>
        </w:rPr>
        <w:lastRenderedPageBreak/>
        <w:t xml:space="preserve">browser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memperlakukan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7A5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E37A58">
        <w:rPr>
          <w:rFonts w:ascii="Times New Roman" w:hAnsi="Times New Roman" w:cs="Times New Roman"/>
          <w:sz w:val="24"/>
          <w:szCs w:val="24"/>
        </w:rPr>
        <w:t>.</w:t>
      </w:r>
    </w:p>
    <w:p w14:paraId="51D99A87" w14:textId="77777777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html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HTML.</w:t>
      </w:r>
    </w:p>
    <w:p w14:paraId="240A102D" w14:textId="77777777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head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>.</w:t>
      </w:r>
    </w:p>
    <w:p w14:paraId="311B4DBD" w14:textId="77777777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title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7F8218C2" w14:textId="77777777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body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u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r w:rsidRPr="00D6256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6256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petanikode.com/html-tag-elemen-atribut/","accessed":{"date-parts":[["2021","3","28"]]},"author":[{"dropping-particle":"","family":"Muhardian","given":"Ahmad","non-dropping-particle":"","parse-names":false,"suffix":""}],"container-title":"petanikode.com","id":"ITEM-1","issued":{"date-parts":[["2020"]]},"page":"1","title":"Belajar HTML #02 Apa itu Tag, Elemen, dan Atribut dalam HTML","type":"webpage"},"uris":["http://www.mendeley.com/documents/?uuid=5c34ee11-c356-484e-b7f6-daa973bf22ea"]}],"mendeley":{"formattedCitation":"(Muhardian, 2020)","plainTextFormattedCitation":"(Muhardian, 2020)","previouslyFormattedCitation":"(Muhardian, 2020)"},"properties":{"noteIndex":0},"schema":"https://github.com/citation-style-language/schema/raw/master/csl-citation.json"}</w:instrText>
      </w:r>
      <w:r w:rsidRPr="00D62569">
        <w:rPr>
          <w:rFonts w:ascii="Times New Roman" w:hAnsi="Times New Roman" w:cs="Times New Roman"/>
          <w:sz w:val="24"/>
          <w:szCs w:val="24"/>
        </w:rPr>
        <w:fldChar w:fldCharType="separate"/>
      </w:r>
      <w:r w:rsidRPr="00D62569">
        <w:rPr>
          <w:rFonts w:ascii="Times New Roman" w:hAnsi="Times New Roman" w:cs="Times New Roman"/>
          <w:noProof/>
          <w:sz w:val="24"/>
          <w:szCs w:val="24"/>
        </w:rPr>
        <w:t>(Muhardian, 2020)</w:t>
      </w:r>
      <w:r w:rsidRPr="00D62569">
        <w:rPr>
          <w:rFonts w:ascii="Times New Roman" w:hAnsi="Times New Roman" w:cs="Times New Roman"/>
          <w:sz w:val="24"/>
          <w:szCs w:val="24"/>
        </w:rPr>
        <w:fldChar w:fldCharType="end"/>
      </w:r>
      <w:r w:rsidRPr="00D62569">
        <w:rPr>
          <w:rFonts w:ascii="Times New Roman" w:hAnsi="Times New Roman" w:cs="Times New Roman"/>
          <w:sz w:val="24"/>
          <w:szCs w:val="24"/>
        </w:rPr>
        <w:t>.</w:t>
      </w:r>
    </w:p>
    <w:p w14:paraId="6E8884DB" w14:textId="657A3E68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border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ketebal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garis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(border)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web browser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garis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62569">
        <w:rPr>
          <w:rFonts w:ascii="Times New Roman" w:hAnsi="Times New Roman" w:cs="Times New Roman"/>
          <w:sz w:val="24"/>
          <w:szCs w:val="24"/>
        </w:rPr>
        <w:t xml:space="preserve">Nilai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satu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pixel. Jika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nd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border=”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D62569">
        <w:rPr>
          <w:rFonts w:ascii="Times New Roman" w:hAnsi="Times New Roman" w:cs="Times New Roman"/>
          <w:sz w:val="24"/>
          <w:szCs w:val="24"/>
        </w:rPr>
        <w:t xml:space="preserve">″,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web browser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garis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D62569">
        <w:rPr>
          <w:rFonts w:ascii="Times New Roman" w:hAnsi="Times New Roman" w:cs="Times New Roman"/>
          <w:sz w:val="24"/>
          <w:szCs w:val="24"/>
        </w:rPr>
        <w:t xml:space="preserve"> pixel pada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able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duniailkom.com/belajar-html-mengenal-atribut-border-cellpadding-dan-cellspacing-dalam-tabel/","accessed":{"date-parts":[["2021","4","12"]]},"author":[{"dropping-particle":"","family":"Andre","given":"","non-dropping-particle":"","parse-names":false,"suffix":""}],"container-title":"https://www.duniailkom.com/","id":"ITEM-1","issued":{"date-parts":[["2013"]]},"page":"1","title":"Atribut border, cellpadding dan cellspacing dalam Tabel","type":"webpage"},"uris":["http://www.mendeley.com/documents/?uuid=0ae4e3a4-2750-4781-8e69-1de9211e10b6"]}],"mendeley":{"formattedCitation":"(Andre, 2013)","plainTextFormattedCitation":"(Andre, 2013)","previouslyFormattedCitation":"(Andre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5E34">
        <w:rPr>
          <w:rFonts w:ascii="Times New Roman" w:hAnsi="Times New Roman" w:cs="Times New Roman"/>
          <w:noProof/>
          <w:sz w:val="24"/>
          <w:szCs w:val="24"/>
        </w:rPr>
        <w:t>(Andre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D62569">
        <w:rPr>
          <w:rFonts w:ascii="Times New Roman" w:hAnsi="Times New Roman" w:cs="Times New Roman"/>
          <w:sz w:val="24"/>
          <w:szCs w:val="24"/>
        </w:rPr>
        <w:t>.</w:t>
      </w:r>
    </w:p>
    <w:p w14:paraId="60C6EBFA" w14:textId="77777777" w:rsidR="00516FE2" w:rsidRPr="00C1683A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1683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&lt;tr&gt;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baris pada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tabel</w:t>
      </w:r>
      <w:proofErr w:type="spellEnd"/>
    </w:p>
    <w:p w14:paraId="1DB9177E" w14:textId="273EE9F5" w:rsidR="00516FE2" w:rsidRDefault="00516FE2" w:rsidP="00516FE2">
      <w:pPr>
        <w:pStyle w:val="ListParagraph"/>
        <w:numPr>
          <w:ilvl w:val="0"/>
          <w:numId w:val="3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1683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&lt;td&gt;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kolom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sel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1683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1683A">
        <w:rPr>
          <w:rFonts w:ascii="Times New Roman" w:hAnsi="Times New Roman" w:cs="Times New Roman"/>
          <w:sz w:val="24"/>
          <w:szCs w:val="24"/>
        </w:rPr>
        <w:t xml:space="preserve"> baris pada </w:t>
      </w:r>
      <w:r>
        <w:rPr>
          <w:rFonts w:ascii="Times New Roman" w:hAnsi="Times New Roman" w:cs="Times New Roman"/>
          <w:sz w:val="24"/>
          <w:szCs w:val="24"/>
        </w:rPr>
        <w:t>table.</w:t>
      </w:r>
    </w:p>
    <w:p w14:paraId="6569590E" w14:textId="53EFCEF2" w:rsidR="003443CA" w:rsidRPr="00516FE2" w:rsidRDefault="00516FE2" w:rsidP="00516FE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utput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-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php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8D01468" w14:textId="7E33C8E8" w:rsidR="003443CA" w:rsidRDefault="00DD163C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1552" behindDoc="1" locked="0" layoutInCell="1" allowOverlap="1" wp14:anchorId="3B75D1E7" wp14:editId="2B4C7D48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744359" cy="1112520"/>
            <wp:effectExtent l="0" t="0" r="0" b="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shot (555)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t="-267" r="62" b="58610"/>
                    <a:stretch/>
                  </pic:blipFill>
                  <pic:spPr bwMode="auto">
                    <a:xfrm>
                      <a:off x="0" y="0"/>
                      <a:ext cx="4744359" cy="1112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A840C8" w14:textId="5CBE81BD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B31761" w14:textId="501B4209" w:rsidR="00DD163C" w:rsidRDefault="00DD163C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7D05F0B" w14:textId="06E8BA3B" w:rsidR="00DD163C" w:rsidRDefault="00DD163C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C4C3C52" w14:textId="533BBAD5" w:rsidR="003443CA" w:rsidRDefault="00516FE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7328" behindDoc="1" locked="0" layoutInCell="1" allowOverlap="1" wp14:anchorId="440603A0" wp14:editId="593AE097">
                <wp:simplePos x="0" y="0"/>
                <wp:positionH relativeFrom="margin">
                  <wp:posOffset>1135380</wp:posOffset>
                </wp:positionH>
                <wp:positionV relativeFrom="paragraph">
                  <wp:posOffset>3810</wp:posOffset>
                </wp:positionV>
                <wp:extent cx="3147060" cy="289560"/>
                <wp:effectExtent l="0" t="0" r="0" b="0"/>
                <wp:wrapNone/>
                <wp:docPr id="55" name="Text Box 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85F785" w14:textId="0782E57F" w:rsidR="00880804" w:rsidRPr="00481782" w:rsidRDefault="00880804" w:rsidP="00516FE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8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m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b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t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40603A0" id="Text Box 55" o:spid="_x0000_s1062" type="#_x0000_t202" style="position:absolute;left:0;text-align:left;margin-left:89.4pt;margin-top:.3pt;width:247.8pt;height:22.8pt;z-index:-25156915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" filled="f" stroked="f">
                <v:textbox>
                  <w:txbxContent>
                    <w:p w14:paraId="4885F785" w14:textId="0782E57F" w:rsidR="00880804" w:rsidRPr="00481782" w:rsidRDefault="00880804" w:rsidP="00516FE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8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m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b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t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7FAE779" w14:textId="73B3376F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7498D3" w14:textId="2C02B7D9" w:rsidR="003443CA" w:rsidRDefault="00516FE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2576" behindDoc="1" locked="0" layoutInCell="1" allowOverlap="1" wp14:anchorId="4830D2F7" wp14:editId="1ADEEE70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739177" cy="616207"/>
            <wp:effectExtent l="0" t="0" r="4445" b="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creenshot (551).pn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6887"/>
                    <a:stretch/>
                  </pic:blipFill>
                  <pic:spPr bwMode="auto">
                    <a:xfrm>
                      <a:off x="0" y="0"/>
                      <a:ext cx="4739177" cy="6162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36A887C" w14:textId="0BA3E94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BFE64D" w14:textId="4D719C59" w:rsidR="003443CA" w:rsidRDefault="00516FE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49376" behindDoc="1" locked="0" layoutInCell="1" allowOverlap="1" wp14:anchorId="0B6A06D0" wp14:editId="6ABFC284">
                <wp:simplePos x="0" y="0"/>
                <wp:positionH relativeFrom="margin">
                  <wp:posOffset>1165860</wp:posOffset>
                </wp:positionH>
                <wp:positionV relativeFrom="paragraph">
                  <wp:posOffset>250825</wp:posOffset>
                </wp:positionV>
                <wp:extent cx="3147060" cy="289560"/>
                <wp:effectExtent l="0" t="0" r="0" b="0"/>
                <wp:wrapNone/>
                <wp:docPr id="56" name="Text Box 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99D38C" w14:textId="276F7DF6" w:rsidR="00880804" w:rsidRPr="00481782" w:rsidRDefault="00880804" w:rsidP="00516FE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9 Data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rhasi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tambahkan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B6A06D0" id="Text Box 56" o:spid="_x0000_s1063" type="#_x0000_t202" style="position:absolute;left:0;text-align:left;margin-left:91.8pt;margin-top:19.75pt;width:247.8pt;height:22.8pt;z-index:-25156710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" filled="f" stroked="f">
                <v:textbox>
                  <w:txbxContent>
                    <w:p w14:paraId="3199D38C" w14:textId="276F7DF6" w:rsidR="00880804" w:rsidRPr="00481782" w:rsidRDefault="00880804" w:rsidP="00516FE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9 Data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rhasi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tambahkan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D838416" w14:textId="0EE21263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36E07B" w14:textId="4C7D4B32" w:rsidR="003443CA" w:rsidRDefault="00516FE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3600" behindDoc="1" locked="0" layoutInCell="1" allowOverlap="1" wp14:anchorId="6A9E0D1C" wp14:editId="409483FF">
            <wp:simplePos x="0" y="0"/>
            <wp:positionH relativeFrom="margin">
              <wp:align>right</wp:align>
            </wp:positionH>
            <wp:positionV relativeFrom="paragraph">
              <wp:posOffset>12700</wp:posOffset>
            </wp:positionV>
            <wp:extent cx="4741729" cy="2667483"/>
            <wp:effectExtent l="0" t="0" r="1905" b="0"/>
            <wp:wrapNone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creenshot (554)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729" cy="26674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BCD5C42" w14:textId="45605875" w:rsidR="00DD163C" w:rsidRDefault="00DD163C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11ABF8" w14:textId="2094733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8D77C8" w14:textId="01AEB72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8D676E" w14:textId="49A89064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F26519" w14:textId="70C4C067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415F83" w14:textId="45E7F3C2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F31003" w14:textId="5C11653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D7E96D" w14:textId="24D69FC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989A38" w14:textId="7531B0FC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ACE859" w14:textId="429437B2" w:rsidR="003443CA" w:rsidRDefault="00516FE2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51424" behindDoc="1" locked="0" layoutInCell="1" allowOverlap="1" wp14:anchorId="4EE675D0" wp14:editId="13DB3235">
                <wp:simplePos x="0" y="0"/>
                <wp:positionH relativeFrom="margin">
                  <wp:posOffset>115062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57" name="Text Box 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B60B43" w14:textId="0F773227" w:rsidR="00880804" w:rsidRPr="00481782" w:rsidRDefault="00880804" w:rsidP="00516FE2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rafik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gunjung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rpustakaan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EE675D0" id="Text Box 57" o:spid="_x0000_s1064" type="#_x0000_t202" style="position:absolute;left:0;text-align:left;margin-left:90.6pt;margin-top:.55pt;width:247.8pt;height:22.8pt;z-index:-25156505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" filled="f" stroked="f">
                <v:textbox>
                  <w:txbxContent>
                    <w:p w14:paraId="37B60B43" w14:textId="0F773227" w:rsidR="00880804" w:rsidRPr="00481782" w:rsidRDefault="00880804" w:rsidP="00516FE2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rafik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gunjung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rpustakaan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0CBA798" w14:textId="2562709A" w:rsidR="003443CA" w:rsidRDefault="003443C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92AEA9" w14:textId="2F9E2F76" w:rsidR="00840D7A" w:rsidRPr="005F5409" w:rsidRDefault="005F5409" w:rsidP="005F5409">
      <w:pPr>
        <w:pStyle w:val="ListParagraph"/>
        <w:numPr>
          <w:ilvl w:val="2"/>
          <w:numId w:val="14"/>
        </w:numPr>
        <w:spacing w:after="0" w:line="360" w:lineRule="auto"/>
        <w:ind w:left="993" w:hanging="567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F5409">
        <w:rPr>
          <w:rFonts w:ascii="Times New Roman" w:hAnsi="Times New Roman" w:cs="Times New Roman"/>
          <w:b/>
          <w:bCs/>
          <w:sz w:val="24"/>
          <w:szCs w:val="24"/>
        </w:rPr>
        <w:t xml:space="preserve">Web </w:t>
      </w:r>
      <w:proofErr w:type="spellStart"/>
      <w:r w:rsidRPr="005F5409">
        <w:rPr>
          <w:rFonts w:ascii="Times New Roman" w:hAnsi="Times New Roman" w:cs="Times New Roman"/>
          <w:b/>
          <w:bCs/>
          <w:sz w:val="24"/>
          <w:szCs w:val="24"/>
        </w:rPr>
        <w:t>Sederhana</w:t>
      </w:r>
      <w:proofErr w:type="spellEnd"/>
      <w:r w:rsidRPr="005F5409">
        <w:rPr>
          <w:rFonts w:ascii="Times New Roman" w:hAnsi="Times New Roman" w:cs="Times New Roman"/>
          <w:b/>
          <w:bCs/>
          <w:sz w:val="24"/>
          <w:szCs w:val="24"/>
        </w:rPr>
        <w:t xml:space="preserve"> Voting </w:t>
      </w:r>
      <w:proofErr w:type="spellStart"/>
      <w:r w:rsidRPr="005F5409">
        <w:rPr>
          <w:rFonts w:ascii="Times New Roman" w:hAnsi="Times New Roman" w:cs="Times New Roman"/>
          <w:b/>
          <w:bCs/>
          <w:sz w:val="24"/>
          <w:szCs w:val="24"/>
        </w:rPr>
        <w:t>Pemilu</w:t>
      </w:r>
      <w:proofErr w:type="spellEnd"/>
    </w:p>
    <w:p w14:paraId="07177CE7" w14:textId="7DBA9D25" w:rsidR="00840D7A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52448" behindDoc="1" locked="0" layoutInCell="1" allowOverlap="1" wp14:anchorId="171D4C98" wp14:editId="7B2B886D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735195" cy="2663808"/>
            <wp:effectExtent l="0" t="0" r="8255" b="3810"/>
            <wp:wrapNone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5195" cy="26638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B6D9BA3" w14:textId="36F8BA52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10AA3C" w14:textId="3D5FC6D1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5B260E" w14:textId="29CFB0AB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B951D6" w14:textId="23853DA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9C2C3A" w14:textId="07599C1E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C6E5B8" w14:textId="50678DD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BA8F89" w14:textId="71EF5353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BAED3C" w14:textId="05535AFE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BE4EC2" w14:textId="0C12213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B076DB" w14:textId="47A82A33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54496" behindDoc="1" locked="0" layoutInCell="1" allowOverlap="1" wp14:anchorId="69689450" wp14:editId="5BFF2D1C">
                <wp:simplePos x="0" y="0"/>
                <wp:positionH relativeFrom="margin">
                  <wp:posOffset>1120140</wp:posOffset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59" name="Text Box 5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D763794" w14:textId="75875E85" w:rsidR="00880804" w:rsidRPr="00481782" w:rsidRDefault="00880804" w:rsidP="005F5409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1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9689450" id="Text Box 59" o:spid="_x0000_s1065" type="#_x0000_t202" style="position:absolute;left:0;text-align:left;margin-left:88.2pt;margin-top:.6pt;width:247.8pt;height:22.8pt;z-index:-25156198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" filled="f" stroked="f">
                <v:textbox>
                  <w:txbxContent>
                    <w:p w14:paraId="4D763794" w14:textId="75875E85" w:rsidR="00880804" w:rsidRPr="00481782" w:rsidRDefault="00880804" w:rsidP="005F5409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1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AB05A38" w14:textId="587B519D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6C3E0317" w14:textId="429487C3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55520" behindDoc="1" locked="0" layoutInCell="1" allowOverlap="1" wp14:anchorId="16CC9045" wp14:editId="5FF1478B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742815" cy="1268730"/>
            <wp:effectExtent l="0" t="0" r="635" b="7620"/>
            <wp:wrapNone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2430"/>
                    <a:stretch/>
                  </pic:blipFill>
                  <pic:spPr bwMode="auto">
                    <a:xfrm>
                      <a:off x="0" y="0"/>
                      <a:ext cx="4742815" cy="12687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09917F" w14:textId="72F2FAA4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40ED09" w14:textId="227DADE7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CAA1DC" w14:textId="2226DC6C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6C32D3" w14:textId="1967AF23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57568" behindDoc="1" locked="0" layoutInCell="1" allowOverlap="1" wp14:anchorId="2C01B786" wp14:editId="1CBA7398">
                <wp:simplePos x="0" y="0"/>
                <wp:positionH relativeFrom="margin">
                  <wp:posOffset>1165860</wp:posOffset>
                </wp:positionH>
                <wp:positionV relativeFrom="paragraph">
                  <wp:posOffset>258445</wp:posOffset>
                </wp:positionV>
                <wp:extent cx="3147060" cy="289560"/>
                <wp:effectExtent l="0" t="0" r="0" b="0"/>
                <wp:wrapNone/>
                <wp:docPr id="61" name="Text Box 6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81B2862" w14:textId="2A2ED9D4" w:rsidR="00880804" w:rsidRPr="00481782" w:rsidRDefault="00880804" w:rsidP="005F5409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2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01B786" id="Text Box 61" o:spid="_x0000_s1066" type="#_x0000_t202" style="position:absolute;left:0;text-align:left;margin-left:91.8pt;margin-top:20.35pt;width:247.8pt;height:22.8pt;z-index:-2515589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" filled="f" stroked="f">
                <v:textbox>
                  <w:txbxContent>
                    <w:p w14:paraId="781B2862" w14:textId="2A2ED9D4" w:rsidR="00880804" w:rsidRPr="00481782" w:rsidRDefault="00880804" w:rsidP="005F5409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2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49B0822" w14:textId="1A93BCB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BCAE4D" w14:textId="7B8F893F" w:rsidR="005F5409" w:rsidRDefault="000E7577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x.p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index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web voting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ex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v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vig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-kode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BC6AEDC" w14:textId="77777777" w:rsidR="00114BB2" w:rsidRDefault="00114BB2" w:rsidP="00114BB2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html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HTML.</w:t>
      </w:r>
    </w:p>
    <w:p w14:paraId="4C912C46" w14:textId="03EB3C50" w:rsidR="000E7577" w:rsidRDefault="00114BB2" w:rsidP="00114BB2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head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>.</w:t>
      </w:r>
    </w:p>
    <w:p w14:paraId="727584C7" w14:textId="422C0988" w:rsidR="00114BB2" w:rsidRDefault="00114BB2" w:rsidP="00114BB2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2569">
        <w:rPr>
          <w:rFonts w:ascii="Times New Roman" w:hAnsi="Times New Roman" w:cs="Times New Roman"/>
          <w:sz w:val="24"/>
          <w:szCs w:val="24"/>
        </w:rPr>
        <w:t xml:space="preserve">&lt;body&gt;;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ta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ugunak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6256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62569">
        <w:rPr>
          <w:rFonts w:ascii="Times New Roman" w:hAnsi="Times New Roman" w:cs="Times New Roman"/>
          <w:sz w:val="24"/>
          <w:szCs w:val="24"/>
        </w:rPr>
        <w:t xml:space="preserve"> </w:t>
      </w:r>
      <w:r w:rsidRPr="00D6256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D6256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petanikode.com/html-tag-elemen-atribut/","accessed":{"date-parts":[["2021","3","28"]]},"author":[{"dropping-particle":"","family":"Muhardian","given":"Ahmad","non-dropping-particle":"","parse-names":false,"suffix":""}],"container-title":"petanikode.com","id":"ITEM-1","issued":{"date-parts":[["2020"]]},"page":"1","title":"Belajar HTML #02 Apa itu Tag, Elemen, dan Atribut dalam HTML","type":"webpage"},"uris":["http://www.mendeley.com/documents/?uuid=5c34ee11-c356-484e-b7f6-daa973bf22ea"]}],"mendeley":{"formattedCitation":"(Muhardian, 2020)","plainTextFormattedCitation":"(Muhardian, 2020)","previouslyFormattedCitation":"(Muhardian, 2020)"},"properties":{"noteIndex":0},"schema":"https://github.com/citation-style-language/schema/raw/master/csl-citation.json"}</w:instrText>
      </w:r>
      <w:r w:rsidRPr="00D62569">
        <w:rPr>
          <w:rFonts w:ascii="Times New Roman" w:hAnsi="Times New Roman" w:cs="Times New Roman"/>
          <w:sz w:val="24"/>
          <w:szCs w:val="24"/>
        </w:rPr>
        <w:fldChar w:fldCharType="separate"/>
      </w:r>
      <w:r w:rsidRPr="00D62569">
        <w:rPr>
          <w:rFonts w:ascii="Times New Roman" w:hAnsi="Times New Roman" w:cs="Times New Roman"/>
          <w:noProof/>
          <w:sz w:val="24"/>
          <w:szCs w:val="24"/>
        </w:rPr>
        <w:t>(Muhardian, 2020)</w:t>
      </w:r>
      <w:r w:rsidRPr="00D62569">
        <w:rPr>
          <w:rFonts w:ascii="Times New Roman" w:hAnsi="Times New Roman" w:cs="Times New Roman"/>
          <w:sz w:val="24"/>
          <w:szCs w:val="24"/>
        </w:rPr>
        <w:fldChar w:fldCharType="end"/>
      </w:r>
      <w:r w:rsidRPr="00D62569">
        <w:rPr>
          <w:rFonts w:ascii="Times New Roman" w:hAnsi="Times New Roman" w:cs="Times New Roman"/>
          <w:sz w:val="24"/>
          <w:szCs w:val="24"/>
        </w:rPr>
        <w:t>.</w:t>
      </w:r>
    </w:p>
    <w:p w14:paraId="2E767083" w14:textId="289C75AF" w:rsidR="00880804" w:rsidRDefault="00880804" w:rsidP="00114BB2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HTM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BD20E0">
        <w:rPr>
          <w:rFonts w:ascii="Times New Roman" w:hAnsi="Times New Roman" w:cs="Times New Roman"/>
          <w:sz w:val="24"/>
          <w:szCs w:val="24"/>
        </w:rPr>
        <w:t>edang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$_</w:t>
      </w:r>
      <w:r>
        <w:rPr>
          <w:rFonts w:ascii="Times New Roman" w:hAnsi="Times New Roman" w:cs="Times New Roman"/>
          <w:sz w:val="24"/>
          <w:szCs w:val="24"/>
        </w:rPr>
        <w:t>GET</w:t>
      </w:r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unak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method </w:t>
      </w:r>
      <w:r>
        <w:rPr>
          <w:rFonts w:ascii="Times New Roman" w:hAnsi="Times New Roman" w:cs="Times New Roman"/>
          <w:sz w:val="24"/>
          <w:szCs w:val="24"/>
        </w:rPr>
        <w:t>GET</w:t>
      </w:r>
      <w:r w:rsidRPr="00BD20E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error undefined variable (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D20E0">
        <w:rPr>
          <w:rFonts w:ascii="Times New Roman" w:hAnsi="Times New Roman" w:cs="Times New Roman"/>
          <w:sz w:val="24"/>
          <w:szCs w:val="24"/>
        </w:rPr>
        <w:t>didefinisi</w:t>
      </w:r>
      <w:proofErr w:type="spellEnd"/>
      <w:r w:rsidRPr="00BD20E0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carakode.com/penjelasan-fungsi-isset-pada-php/","author":[{"dropping-particle":"","family":"Lukman","given":"","non-dropping-particle":"","parse-names":false,"suffix":""}],"container-title":"https://carakode.com/","id":"ITEM-1","issued":{"date-parts":[["2019"]]},"page":"1","title":"Penjelasan Fungsi Isset Pada PHP","type":"webpage"},"uris":["http://www.mendeley.com/documents/?uuid=3b634362-793f-477a-bf33-97e035f021bd"]}],"mendeley":{"formattedCitation":"(Lukman, 2019)","plainTextFormattedCitation":"(Lukman, 2019)","previouslyFormattedCitation":"(Lukman, 2019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5E34">
        <w:rPr>
          <w:rFonts w:ascii="Times New Roman" w:hAnsi="Times New Roman" w:cs="Times New Roman"/>
          <w:noProof/>
          <w:sz w:val="24"/>
          <w:szCs w:val="24"/>
        </w:rPr>
        <w:t>(Lukman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D20E0">
        <w:rPr>
          <w:rFonts w:ascii="Times New Roman" w:hAnsi="Times New Roman" w:cs="Times New Roman"/>
          <w:sz w:val="24"/>
          <w:szCs w:val="24"/>
        </w:rPr>
        <w:t>.</w:t>
      </w:r>
    </w:p>
    <w:p w14:paraId="155B7A6B" w14:textId="6EE4D167" w:rsidR="00880804" w:rsidRDefault="00880804" w:rsidP="00114BB2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9338D">
        <w:rPr>
          <w:rFonts w:ascii="Times New Roman" w:hAnsi="Times New Roman" w:cs="Times New Roman"/>
          <w:sz w:val="24"/>
          <w:szCs w:val="24"/>
        </w:rPr>
        <w:t>&lt;?php</w:t>
      </w:r>
      <w:r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338D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F9338D">
        <w:rPr>
          <w:rFonts w:ascii="Times New Roman" w:hAnsi="Times New Roman" w:cs="Times New Roman"/>
          <w:sz w:val="24"/>
          <w:szCs w:val="24"/>
        </w:rPr>
        <w:t xml:space="preserve"> program PHP.</w:t>
      </w:r>
    </w:p>
    <w:p w14:paraId="0453FE32" w14:textId="76B2B3F5" w:rsidR="00880804" w:rsidRDefault="00880804" w:rsidP="00880804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0628C">
        <w:rPr>
          <w:rFonts w:ascii="Times New Roman" w:hAnsi="Times New Roman" w:cs="Times New Roman"/>
          <w:sz w:val="24"/>
          <w:szCs w:val="24"/>
        </w:rPr>
        <w:t xml:space="preserve">?&gt; :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mengakhir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PHP dan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igabung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0628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628C">
        <w:rPr>
          <w:rFonts w:ascii="Times New Roman" w:hAnsi="Times New Roman" w:cs="Times New Roman"/>
          <w:sz w:val="24"/>
          <w:szCs w:val="24"/>
        </w:rPr>
        <w:t xml:space="preserve"> HTML </w:t>
      </w:r>
      <w:r w:rsidRPr="0000628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0628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niagahoster.co.id/blog/pengertian-php/","accessed":{"date-parts":[["2021","3","27"]]},"author":[{"dropping-particle":"","family":"Awwaabiin","given":"Salma","non-dropping-particle":"","parse-names":false,"suffix":""}],"container-title":"niagahoster.co.id","id":"ITEM-1","issued":{"date-parts":[["2020"]]},"page":"1","title":"Apa itu PHP? Pengertian, Fungsi dan Sintaks Dasarnya!","type":"webpage"},"uris":["http://www.mendeley.com/documents/?uuid=16d0c61a-8c43-48bd-8002-70c289b9c666"]}],"mendeley":{"formattedCitation":"(Awwaabiin, 2020)","plainTextFormattedCitation":"(Awwaabiin, 2020)","previouslyFormattedCitation":"(Awwaabiin, 2020)"},"properties":{"noteIndex":0},"schema":"https://github.com/citation-style-language/schema/raw/master/csl-citation.json"}</w:instrText>
      </w:r>
      <w:r w:rsidRPr="0000628C">
        <w:rPr>
          <w:rFonts w:ascii="Times New Roman" w:hAnsi="Times New Roman" w:cs="Times New Roman"/>
          <w:sz w:val="24"/>
          <w:szCs w:val="24"/>
        </w:rPr>
        <w:fldChar w:fldCharType="separate"/>
      </w:r>
      <w:r w:rsidRPr="0000628C">
        <w:rPr>
          <w:rFonts w:ascii="Times New Roman" w:hAnsi="Times New Roman" w:cs="Times New Roman"/>
          <w:noProof/>
          <w:sz w:val="24"/>
          <w:szCs w:val="24"/>
        </w:rPr>
        <w:t>(Awwaabiin, 2020)</w:t>
      </w:r>
      <w:r w:rsidRPr="0000628C">
        <w:rPr>
          <w:rFonts w:ascii="Times New Roman" w:hAnsi="Times New Roman" w:cs="Times New Roman"/>
          <w:sz w:val="24"/>
          <w:szCs w:val="24"/>
        </w:rPr>
        <w:fldChar w:fldCharType="end"/>
      </w:r>
      <w:r w:rsidRPr="0000628C">
        <w:rPr>
          <w:rFonts w:ascii="Times New Roman" w:hAnsi="Times New Roman" w:cs="Times New Roman"/>
          <w:sz w:val="24"/>
          <w:szCs w:val="24"/>
        </w:rPr>
        <w:t>.</w:t>
      </w:r>
    </w:p>
    <w:p w14:paraId="40AEBF55" w14:textId="2E1B066C" w:rsidR="00880804" w:rsidRPr="00880804" w:rsidRDefault="00880804" w:rsidP="00880804">
      <w:pPr>
        <w:pStyle w:val="ListParagraph"/>
        <w:numPr>
          <w:ilvl w:val="0"/>
          <w:numId w:val="3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&lt;div&gt; tag </w:t>
      </w:r>
      <w:r w:rsidRPr="00880804">
        <w:rPr>
          <w:rFonts w:ascii="Times New Roman" w:hAnsi="Times New Roman" w:cs="Times New Roman"/>
          <w:sz w:val="24"/>
          <w:szCs w:val="24"/>
        </w:rPr>
        <w:t xml:space="preserve">element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"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penggunaannya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style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CSS dan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perlaku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 xml:space="preserve"> class, id, title dan lain </w:t>
      </w:r>
      <w:proofErr w:type="spellStart"/>
      <w:r w:rsidRPr="00880804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880804">
        <w:rPr>
          <w:rFonts w:ascii="Times New Roman" w:hAnsi="Times New Roman" w:cs="Times New Roman"/>
          <w:sz w:val="24"/>
          <w:szCs w:val="24"/>
        </w:rPr>
        <w:t>.</w:t>
      </w:r>
    </w:p>
    <w:p w14:paraId="6FC2A6DE" w14:textId="7A6ED33C" w:rsidR="005F5409" w:rsidRDefault="00A574B4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58592" behindDoc="1" locked="0" layoutInCell="1" allowOverlap="1" wp14:anchorId="26E700C2" wp14:editId="1C587E9F">
            <wp:simplePos x="0" y="0"/>
            <wp:positionH relativeFrom="margin">
              <wp:align>center</wp:align>
            </wp:positionH>
            <wp:positionV relativeFrom="paragraph">
              <wp:posOffset>6350</wp:posOffset>
            </wp:positionV>
            <wp:extent cx="3843070" cy="1539240"/>
            <wp:effectExtent l="0" t="0" r="5080" b="381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2245" b="58880"/>
                    <a:stretch/>
                  </pic:blipFill>
                  <pic:spPr bwMode="auto">
                    <a:xfrm>
                      <a:off x="0" y="0"/>
                      <a:ext cx="3843070" cy="15392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C343F9" w14:textId="468B7383" w:rsidR="00880804" w:rsidRDefault="00880804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25CA3A4A" w14:textId="2D0380BE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B628F6D" w14:textId="4F252F19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8CBE80" w14:textId="12752E56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7F5A0E" w14:textId="14AEA980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A941E2" w14:textId="7B4B659E" w:rsidR="005F5409" w:rsidRDefault="00A574B4" w:rsidP="00A574B4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3 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.php</w:t>
      </w:r>
      <w:proofErr w:type="spellEnd"/>
    </w:p>
    <w:p w14:paraId="5A249A65" w14:textId="12C28073" w:rsidR="003B2C8F" w:rsidRDefault="003B2C8F" w:rsidP="003B2C8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.ph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ile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php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>
        <w:rPr>
          <w:rFonts w:ascii="Times New Roman" w:hAnsi="Times New Roman" w:cs="Times New Roman"/>
          <w:sz w:val="24"/>
          <w:szCs w:val="24"/>
        </w:rPr>
        <w:t>sq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-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45EB9E" w14:textId="5661F62B" w:rsidR="003B2C8F" w:rsidRPr="003B2C8F" w:rsidRDefault="003B2C8F" w:rsidP="003B2C8F">
      <w:pPr>
        <w:pStyle w:val="ListParagraph"/>
        <w:numPr>
          <w:ilvl w:val="0"/>
          <w:numId w:val="40"/>
        </w:numPr>
        <w:spacing w:after="0" w:line="360" w:lineRule="auto"/>
        <w:ind w:left="709" w:hanging="283"/>
        <w:jc w:val="both"/>
        <w:rPr>
          <w:noProof/>
        </w:rPr>
      </w:pPr>
      <w:r w:rsidRPr="003B2C8F">
        <w:rPr>
          <w:rFonts w:ascii="Times New Roman" w:hAnsi="Times New Roman" w:cs="Times New Roman"/>
          <w:sz w:val="24"/>
          <w:szCs w:val="24"/>
        </w:rPr>
        <w:t xml:space="preserve">&lt;?php :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program PHP.</w:t>
      </w:r>
    </w:p>
    <w:p w14:paraId="56668D90" w14:textId="21781F06" w:rsidR="003B2C8F" w:rsidRPr="003B2C8F" w:rsidRDefault="003B2C8F" w:rsidP="003B2C8F">
      <w:pPr>
        <w:pStyle w:val="ListParagraph"/>
        <w:numPr>
          <w:ilvl w:val="0"/>
          <w:numId w:val="40"/>
        </w:numPr>
        <w:spacing w:after="0" w:line="360" w:lineRule="auto"/>
        <w:ind w:left="709" w:hanging="283"/>
        <w:jc w:val="both"/>
        <w:rPr>
          <w:noProof/>
        </w:rPr>
      </w:pPr>
      <w:r w:rsidRPr="003B2C8F">
        <w:rPr>
          <w:rFonts w:ascii="Times New Roman" w:hAnsi="Times New Roman" w:cs="Times New Roman"/>
          <w:sz w:val="24"/>
          <w:szCs w:val="24"/>
        </w:rPr>
        <w:t>$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php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php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array yang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parameter $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>.</w:t>
      </w:r>
    </w:p>
    <w:p w14:paraId="44FA51A8" w14:textId="27B49AD6" w:rsidR="003B2C8F" w:rsidRPr="003B2C8F" w:rsidRDefault="003B2C8F" w:rsidP="003B2C8F">
      <w:pPr>
        <w:pStyle w:val="ListParagraph"/>
        <w:numPr>
          <w:ilvl w:val="0"/>
          <w:numId w:val="40"/>
        </w:numPr>
        <w:spacing w:after="0" w:line="360" w:lineRule="auto"/>
        <w:ind w:left="709" w:hanging="283"/>
        <w:jc w:val="both"/>
        <w:rPr>
          <w:noProof/>
        </w:rPr>
      </w:pPr>
      <w:proofErr w:type="spellStart"/>
      <w:r w:rsidRPr="003B2C8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ysqli_connect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()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mbuk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neks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server MySQL dan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database yang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>.</w:t>
      </w:r>
    </w:p>
    <w:p w14:paraId="02F5B89A" w14:textId="7F46D4C6" w:rsidR="005F5409" w:rsidRPr="003B2C8F" w:rsidRDefault="003B2C8F" w:rsidP="003B2C8F">
      <w:pPr>
        <w:pStyle w:val="ListParagraph"/>
        <w:numPr>
          <w:ilvl w:val="0"/>
          <w:numId w:val="40"/>
        </w:numPr>
        <w:spacing w:after="0" w:line="360" w:lineRule="auto"/>
        <w:ind w:left="709" w:hanging="283"/>
        <w:jc w:val="both"/>
        <w:rPr>
          <w:noProof/>
        </w:rPr>
      </w:pPr>
      <w:r w:rsidRPr="003B2C8F">
        <w:rPr>
          <w:rFonts w:ascii="Times New Roman" w:hAnsi="Times New Roman" w:cs="Times New Roman"/>
          <w:sz w:val="24"/>
          <w:szCs w:val="24"/>
        </w:rPr>
        <w:t xml:space="preserve">?&gt; :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mengakhir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PHP dan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igabung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3B2C8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3B2C8F">
        <w:rPr>
          <w:rFonts w:ascii="Times New Roman" w:hAnsi="Times New Roman" w:cs="Times New Roman"/>
          <w:sz w:val="24"/>
          <w:szCs w:val="24"/>
        </w:rPr>
        <w:t xml:space="preserve"> HTML </w:t>
      </w:r>
      <w:r w:rsidRPr="003B2C8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3B2C8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niagahoster.co.id/blog/pengertian-php/","accessed":{"date-parts":[["2021","3","27"]]},"author":[{"dropping-particle":"","family":"Awwaabiin","given":"Salma","non-dropping-particle":"","parse-names":false,"suffix":""}],"container-title":"niagahoster.co.id","id":"ITEM-1","issued":{"date-parts":[["2020"]]},"page":"1","title":"Apa itu PHP? Pengertian, Fungsi dan Sintaks Dasarnya!","type":"webpage"},"uris":["http://www.mendeley.com/documents/?uuid=16d0c61a-8c43-48bd-8002-70c289b9c666"]}],"mendeley":{"formattedCitation":"(Awwaabiin, 2020)","plainTextFormattedCitation":"(Awwaabiin, 2020)","previouslyFormattedCitation":"(Awwaabiin, 2020)"},"properties":{"noteIndex":0},"schema":"https://github.com/citation-style-language/schema/raw/master/csl-citation.json"}</w:instrText>
      </w:r>
      <w:r w:rsidRPr="003B2C8F">
        <w:rPr>
          <w:rFonts w:ascii="Times New Roman" w:hAnsi="Times New Roman" w:cs="Times New Roman"/>
          <w:sz w:val="24"/>
          <w:szCs w:val="24"/>
        </w:rPr>
        <w:fldChar w:fldCharType="separate"/>
      </w:r>
      <w:r w:rsidRPr="003B2C8F">
        <w:rPr>
          <w:rFonts w:ascii="Times New Roman" w:hAnsi="Times New Roman" w:cs="Times New Roman"/>
          <w:noProof/>
          <w:sz w:val="24"/>
          <w:szCs w:val="24"/>
        </w:rPr>
        <w:t>(Awwaabiin, 2020)</w:t>
      </w:r>
      <w:r w:rsidRPr="003B2C8F">
        <w:rPr>
          <w:rFonts w:ascii="Times New Roman" w:hAnsi="Times New Roman" w:cs="Times New Roman"/>
          <w:sz w:val="24"/>
          <w:szCs w:val="24"/>
        </w:rPr>
        <w:fldChar w:fldCharType="end"/>
      </w:r>
      <w:r w:rsidRPr="003B2C8F">
        <w:rPr>
          <w:rFonts w:ascii="Times New Roman" w:hAnsi="Times New Roman" w:cs="Times New Roman"/>
          <w:sz w:val="24"/>
          <w:szCs w:val="24"/>
        </w:rPr>
        <w:t>.</w:t>
      </w:r>
    </w:p>
    <w:p w14:paraId="4A9F8195" w14:textId="0629AE39" w:rsidR="005F5409" w:rsidRDefault="00317611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59616" behindDoc="1" locked="0" layoutInCell="1" allowOverlap="1" wp14:anchorId="47F74D64" wp14:editId="269E660D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4633635" cy="2606675"/>
            <wp:effectExtent l="0" t="0" r="0" b="3175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3635" cy="2606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23D4A8" w14:textId="66B5F46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8ABE8E" w14:textId="7A88CA42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EEFA28" w14:textId="41E9F5BD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540C5D" w14:textId="57CEF1B8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258F9F" w14:textId="41C2F339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62D809" w14:textId="31125C5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F293E6" w14:textId="5768494D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462CC1" w14:textId="4AA393D9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39CCF8" w14:textId="6D2E3E98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86EDAA" w14:textId="62E121A1" w:rsidR="005F5409" w:rsidRDefault="00317611" w:rsidP="00317611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4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.php</w:t>
      </w:r>
      <w:proofErr w:type="spellEnd"/>
    </w:p>
    <w:p w14:paraId="0945C518" w14:textId="080D75C3" w:rsidR="00A700D1" w:rsidRDefault="00A700D1" w:rsidP="008F5D08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760640" behindDoc="1" locked="0" layoutInCell="1" allowOverlap="1" wp14:anchorId="139130DC" wp14:editId="076B5E09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4660880" cy="1592580"/>
            <wp:effectExtent l="0" t="0" r="6985" b="7620"/>
            <wp:wrapNone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9261"/>
                    <a:stretch/>
                  </pic:blipFill>
                  <pic:spPr bwMode="auto">
                    <a:xfrm>
                      <a:off x="0" y="0"/>
                      <a:ext cx="4660880" cy="15925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523C220" w14:textId="0AAAC5D9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7E41DD" w14:textId="05B16792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DF0CEE" w14:textId="64FFC579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47A9F2" w14:textId="2F4F847A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9A14D0" w14:textId="6A1D36E4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CFC608" w14:textId="48577C2F" w:rsidR="005F5409" w:rsidRDefault="00A700D1" w:rsidP="00A700D1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5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.php</w:t>
      </w:r>
      <w:proofErr w:type="spellEnd"/>
    </w:p>
    <w:p w14:paraId="6F5BC0AD" w14:textId="03FAE5B7" w:rsidR="005F5409" w:rsidRDefault="00E55FD0" w:rsidP="00DD0679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Blok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l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5FE6">
        <w:rPr>
          <w:rFonts w:ascii="Times New Roman" w:hAnsi="Times New Roman" w:cs="Times New Roman"/>
          <w:sz w:val="24"/>
          <w:szCs w:val="24"/>
        </w:rPr>
        <w:t xml:space="preserve">file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suara.php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. File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(voting)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yang mana data yang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diisi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database. Hal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5FE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B05F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require yang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suara.php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koneksi.php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folder yang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suara.php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. </w:t>
      </w:r>
      <w:r w:rsidR="00DD0679" w:rsidRPr="00DD0679">
        <w:rPr>
          <w:rFonts w:ascii="Times New Roman" w:hAnsi="Times New Roman" w:cs="Times New Roman"/>
          <w:sz w:val="24"/>
          <w:szCs w:val="24"/>
        </w:rPr>
        <w:t>1)</w:t>
      </w:r>
      <w:r w:rsidR="00DD0679" w:rsidRPr="00DD0679">
        <w:rPr>
          <w:rFonts w:ascii="Times New Roman" w:hAnsi="Times New Roman" w:cs="Times New Roman"/>
          <w:sz w:val="24"/>
          <w:szCs w:val="24"/>
        </w:rPr>
        <w:tab/>
        <w:t xml:space="preserve">PHP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(Indra, 2014).</w:t>
      </w:r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HTML.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$_POST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form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mengunak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method POST.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isset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pada php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error undefined variable (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 w:rsidRPr="00DD0679">
        <w:rPr>
          <w:rFonts w:ascii="Times New Roman" w:hAnsi="Times New Roman" w:cs="Times New Roman"/>
          <w:sz w:val="24"/>
          <w:szCs w:val="24"/>
        </w:rPr>
        <w:t>didefinisi</w:t>
      </w:r>
      <w:proofErr w:type="spellEnd"/>
      <w:r w:rsidR="00DD0679" w:rsidRPr="00DD0679">
        <w:rPr>
          <w:rFonts w:ascii="Times New Roman" w:hAnsi="Times New Roman" w:cs="Times New Roman"/>
          <w:sz w:val="24"/>
          <w:szCs w:val="24"/>
        </w:rPr>
        <w:t>) (Lukman, 2019).</w:t>
      </w:r>
      <w:r w:rsidR="00DD0679">
        <w:rPr>
          <w:rFonts w:ascii="Times New Roman" w:hAnsi="Times New Roman" w:cs="Times New Roman"/>
          <w:sz w:val="24"/>
          <w:szCs w:val="24"/>
        </w:rPr>
        <w:t xml:space="preserve"> Alert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peringat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pada web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id yang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imasuk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0679">
        <w:rPr>
          <w:rFonts w:ascii="Times New Roman" w:hAnsi="Times New Roman" w:cs="Times New Roman"/>
          <w:sz w:val="24"/>
          <w:szCs w:val="24"/>
        </w:rPr>
        <w:t>terpakai</w:t>
      </w:r>
      <w:proofErr w:type="spellEnd"/>
      <w:r w:rsidR="00DD0679">
        <w:rPr>
          <w:rFonts w:ascii="Times New Roman" w:hAnsi="Times New Roman" w:cs="Times New Roman"/>
          <w:sz w:val="24"/>
          <w:szCs w:val="24"/>
        </w:rPr>
        <w:t>).</w:t>
      </w:r>
    </w:p>
    <w:p w14:paraId="4B4B51B5" w14:textId="2DBEA1CF" w:rsidR="00DD0679" w:rsidRPr="00DD0679" w:rsidRDefault="00DD0679" w:rsidP="00DD0679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utput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vot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944D367" w14:textId="62212CC0" w:rsidR="005F5409" w:rsidRDefault="00DD067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61664" behindDoc="1" locked="0" layoutInCell="1" allowOverlap="1" wp14:anchorId="35842362" wp14:editId="75894098">
            <wp:simplePos x="0" y="0"/>
            <wp:positionH relativeFrom="margin">
              <wp:align>center</wp:align>
            </wp:positionH>
            <wp:positionV relativeFrom="paragraph">
              <wp:posOffset>7620</wp:posOffset>
            </wp:positionV>
            <wp:extent cx="4541520" cy="2554855"/>
            <wp:effectExtent l="0" t="0" r="0" b="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Screenshot (679)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1520" cy="25548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2CA65E" w14:textId="5EF57D50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063996" w14:textId="39DC2A4D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4F9AB9" w14:textId="5EEF815F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43155F" w14:textId="19979AA8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14DAE6" w14:textId="031E886B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56422B3" w14:textId="77777777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EA3E88" w14:textId="7B7E63C6" w:rsidR="005F5409" w:rsidRDefault="005F540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883AC6" w14:textId="4F796CDB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6F63AB4" w14:textId="119795E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E53B88" w14:textId="250BBF3D" w:rsidR="00840D7A" w:rsidRDefault="00DD0679" w:rsidP="00DD0679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6 Web Voting</w:t>
      </w:r>
    </w:p>
    <w:p w14:paraId="54AF5B85" w14:textId="3478ECEB" w:rsidR="00840D7A" w:rsidRDefault="00DD067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62688" behindDoc="1" locked="0" layoutInCell="1" allowOverlap="1" wp14:anchorId="6D92BDB2" wp14:editId="2B1BE3D8">
            <wp:simplePos x="0" y="0"/>
            <wp:positionH relativeFrom="margin">
              <wp:align>center</wp:align>
            </wp:positionH>
            <wp:positionV relativeFrom="paragraph">
              <wp:posOffset>6350</wp:posOffset>
            </wp:positionV>
            <wp:extent cx="3360420" cy="975360"/>
            <wp:effectExtent l="0" t="0" r="0" b="0"/>
            <wp:wrapNone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Screenshot (680).png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51" r="33476" b="65599"/>
                    <a:stretch/>
                  </pic:blipFill>
                  <pic:spPr bwMode="auto">
                    <a:xfrm>
                      <a:off x="0" y="0"/>
                      <a:ext cx="3360420" cy="975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4684E7D" w14:textId="73DD29E8" w:rsidR="00DD0679" w:rsidRDefault="00DD067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3AAF0B" w14:textId="67D825A9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D12D19" w14:textId="5CD256A9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B00081A" w14:textId="14D726F3" w:rsidR="00840D7A" w:rsidRDefault="00DD0679" w:rsidP="00DD0679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7 Web Voting</w:t>
      </w:r>
    </w:p>
    <w:p w14:paraId="4E2A850B" w14:textId="76C9BD04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4257B4" w14:textId="3CF1D8E5" w:rsidR="00DD0679" w:rsidRDefault="00DD0679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763712" behindDoc="1" locked="0" layoutInCell="1" allowOverlap="1" wp14:anchorId="322A8BA5" wp14:editId="251A9B8A">
            <wp:simplePos x="0" y="0"/>
            <wp:positionH relativeFrom="margin">
              <wp:align>center</wp:align>
            </wp:positionH>
            <wp:positionV relativeFrom="paragraph">
              <wp:posOffset>-5715</wp:posOffset>
            </wp:positionV>
            <wp:extent cx="3337560" cy="861060"/>
            <wp:effectExtent l="0" t="0" r="0" b="0"/>
            <wp:wrapNone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Screenshot (681).png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778" b="69630"/>
                    <a:stretch/>
                  </pic:blipFill>
                  <pic:spPr bwMode="auto">
                    <a:xfrm>
                      <a:off x="0" y="0"/>
                      <a:ext cx="3337560" cy="861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2344CE" w14:textId="6EF4B5DD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9FE6B2" w14:textId="6C61F81A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77FB8E" w14:textId="53842971" w:rsidR="00840D7A" w:rsidRDefault="00DD0679" w:rsidP="00DD0679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8 Web Voting</w:t>
      </w:r>
    </w:p>
    <w:p w14:paraId="24778D25" w14:textId="196E840F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CCEF18" w14:textId="33FD35AD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00EC0B" w14:textId="026C0C56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21E469" w14:textId="5D444738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6D0D39" w14:textId="35A0FEC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C59EAAE" w14:textId="208D1ABC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476C25" w14:textId="2F0CBD15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BE88DA" w14:textId="2694CBD8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5CDD3C" w14:textId="46A0106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A11AF4" w14:textId="1093C195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763AC9" w14:textId="45B9F9B3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AAD2937" w14:textId="3012C6A6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B5B9376" w14:textId="633508CE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9FB91B" w14:textId="7E8CF45B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874611" w14:textId="6097A927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41391A" w14:textId="22386A05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4817E8" w14:textId="0DCA142C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749D40" w14:textId="40C15BBE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E96A67" w14:textId="19A3DE37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90B3EE" w14:textId="50538408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FD0731" w14:textId="3C09A5F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2FB86F" w14:textId="16C368C5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971D5D" w14:textId="7D4E63C8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56D82E" w14:textId="75B04588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687708" w14:textId="70AB34DC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17DCA5" w14:textId="7578A88A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E6A70D" w14:textId="1BA36D6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A7B292" w14:textId="48E3138A" w:rsidR="00840D7A" w:rsidRDefault="00DD0679" w:rsidP="00DD0679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I</w:t>
      </w:r>
    </w:p>
    <w:p w14:paraId="4A7173EB" w14:textId="6145A0A9" w:rsidR="00DD0679" w:rsidRPr="00DD0679" w:rsidRDefault="00DD0679" w:rsidP="00DD0679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ESIMPULAN</w:t>
      </w:r>
    </w:p>
    <w:p w14:paraId="20EC75D7" w14:textId="2A717114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0BDA0A" w14:textId="49F6A52A" w:rsidR="00840D7A" w:rsidRDefault="00244666" w:rsidP="00DD0679">
      <w:pPr>
        <w:pStyle w:val="ListParagraph"/>
        <w:spacing w:after="0" w:line="360" w:lineRule="auto"/>
        <w:ind w:left="0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15B4A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synchronous JavaScript and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gupdat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reload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AJAX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JavaScript dan XML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JavaScript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 yang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XML (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eXtensibl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arkup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Language)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browser.</w:t>
      </w:r>
    </w:p>
    <w:p w14:paraId="162B17AC" w14:textId="2D13E3D8" w:rsidR="00244666" w:rsidRDefault="00244666" w:rsidP="00DD0679">
      <w:pPr>
        <w:pStyle w:val="ListParagraph"/>
        <w:spacing w:after="0" w:line="360" w:lineRule="auto"/>
        <w:ind w:left="0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15B4A">
        <w:rPr>
          <w:rFonts w:ascii="Times New Roman" w:hAnsi="Times New Roman" w:cs="Times New Roman"/>
          <w:sz w:val="24"/>
          <w:szCs w:val="24"/>
        </w:rPr>
        <w:t xml:space="preserve">AJAX JavaScript dan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synchronous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server. Proses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rtukar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di background.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AJAX JavaScript dan XML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15B4A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415B4A">
        <w:rPr>
          <w:rFonts w:ascii="Times New Roman" w:hAnsi="Times New Roman" w:cs="Times New Roman"/>
          <w:sz w:val="24"/>
          <w:szCs w:val="24"/>
        </w:rPr>
        <w:t xml:space="preserve"> website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435EE">
        <w:rPr>
          <w:rFonts w:ascii="Times New Roman" w:hAnsi="Times New Roman" w:cs="Times New Roman"/>
          <w:sz w:val="24"/>
          <w:szCs w:val="24"/>
        </w:rPr>
        <w:t xml:space="preserve">AJAX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Asynchronous Calls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anggil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asinkro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server web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eramba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435EE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435EE"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07EA8EAE" w14:textId="4C70617B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589556" w14:textId="7765BC1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EC9805" w14:textId="5390A200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A3BDF4" w14:textId="1ABB1F52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AD5300" w14:textId="6F55E20A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CCD9EEE" w14:textId="0756EFB3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365456" w14:textId="184E2476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D985B5" w14:textId="1BEB2522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6FC3B8E" w14:textId="358584E3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47CB2F" w14:textId="034AB84C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8CF680" w14:textId="0ED983DE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A48D53" w14:textId="48CE9367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F99FA0" w14:textId="7E6D825B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2ED6F7" w14:textId="01F9AFF4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DFDE88" w14:textId="4168FEC5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02A39B" w14:textId="26BB2A91" w:rsidR="00840D7A" w:rsidRPr="00244666" w:rsidRDefault="00244666" w:rsidP="00244666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7A04464D" w14:textId="1109F182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23CD89" w14:textId="2217C0E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Andre. (2013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Atribut border, cellpadding dan cellspacing dalam Tabel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Https://Www.Duniailkom.Com/. https://www.duniailkom.com/belajar-html-mengenal-atribut-border-cellpadding-dan-cellspacing-dalam-tabel/</w:t>
      </w:r>
    </w:p>
    <w:p w14:paraId="7290D596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Aprilia, P. (2021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AJAX-Mengenal Pengertian, Fungsi, dan Cara Kerjanya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Niagahoster.Co.Id. https://www.niagahoster.co.id/blog/ajax-javascript/</w:t>
      </w:r>
    </w:p>
    <w:p w14:paraId="395ECD02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Awwaabiin, S. (2020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Apa itu PHP? Pengertian, Fungsi dan Sintaks Dasarnya!</w:t>
      </w: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 Niagahoster.Co.Id. https://www.niagahoster.co.id/blog/pengertian-php/</w:t>
      </w:r>
    </w:p>
    <w:p w14:paraId="04EBA6C3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C, A. (2019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Apa Itu AJAX dan Bagaimana Cara Kerjanya?</w:t>
      </w: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 Hostinger. https://www.hostinger.co.id/tutorial/apa-itu-ajax/</w:t>
      </w:r>
    </w:p>
    <w:p w14:paraId="5F6942EE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Dosen Teknik Informatika. (2021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MODUL PRAKTIKUM PEMROGRAMAN WEB I</w:t>
      </w: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3085F">
        <w:rPr>
          <w:rFonts w:ascii="Times New Roman" w:hAnsi="Times New Roman" w:cs="Times New Roman"/>
          <w:noProof/>
          <w:sz w:val="24"/>
          <w:szCs w:val="24"/>
        </w:rPr>
        <w:t>, 60.</w:t>
      </w:r>
    </w:p>
    <w:p w14:paraId="64399839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Eril. (2020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Mengenal Lebih Lengkap Tentang AJAX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Qwords.Com. https://qwords.com/blog/ajax-adalah/</w:t>
      </w:r>
    </w:p>
    <w:p w14:paraId="1091B4E7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Hadi, D. A. (2015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Penanganan Form Pada PHP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Https://Www.Malasngoding.Com/. https://www.malasngoding.com/belajar-php-penanganan-form-pada-php/</w:t>
      </w:r>
    </w:p>
    <w:p w14:paraId="40D5AE80" w14:textId="5AA4B7CF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Indra, R. (2014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Mengenal Fungsi Require Dan Include Dalam PHP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https://www.dumetschool.com/blog/Mengenal-Fungsi-Required-Dan-Include-Dalam-PHP#</w:t>
      </w:r>
    </w:p>
    <w:p w14:paraId="60944142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Lukman. (2019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Penjelasan Fungsi Isset Pada PHP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Https://Carakode.Com/. https://carakode.com/penjelasan-fungsi-isset-pada-php/</w:t>
      </w:r>
    </w:p>
    <w:p w14:paraId="32987C3C" w14:textId="77777777" w:rsidR="0083085F" w:rsidRPr="0083085F" w:rsidRDefault="0083085F" w:rsidP="0083085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3085F">
        <w:rPr>
          <w:rFonts w:ascii="Times New Roman" w:hAnsi="Times New Roman" w:cs="Times New Roman"/>
          <w:noProof/>
          <w:sz w:val="24"/>
          <w:szCs w:val="24"/>
        </w:rPr>
        <w:t xml:space="preserve">Muhardian, A. (2020). </w:t>
      </w:r>
      <w:r w:rsidRPr="0083085F">
        <w:rPr>
          <w:rFonts w:ascii="Times New Roman" w:hAnsi="Times New Roman" w:cs="Times New Roman"/>
          <w:i/>
          <w:iCs/>
          <w:noProof/>
          <w:sz w:val="24"/>
          <w:szCs w:val="24"/>
        </w:rPr>
        <w:t>Belajar HTML #02 Apa itu Tag, Elemen, dan Atribut dalam HTML</w:t>
      </w:r>
      <w:r w:rsidRPr="0083085F">
        <w:rPr>
          <w:rFonts w:ascii="Times New Roman" w:hAnsi="Times New Roman" w:cs="Times New Roman"/>
          <w:noProof/>
          <w:sz w:val="24"/>
          <w:szCs w:val="24"/>
        </w:rPr>
        <w:t>. Petanikode.Com. https://www.petanikode.com/html-tag-elemen-atribut/</w:t>
      </w:r>
    </w:p>
    <w:p w14:paraId="4582D3AE" w14:textId="3F51041E" w:rsidR="00840D7A" w:rsidRDefault="0083085F" w:rsidP="00244666">
      <w:pPr>
        <w:pStyle w:val="ListParagraph"/>
        <w:spacing w:after="0" w:line="360" w:lineRule="auto"/>
        <w:ind w:left="142" w:hanging="14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555E2E37" w14:textId="191FC701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222EBA" w14:textId="01678CB6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C8DCE65" w14:textId="6734064E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E2CF41" w14:textId="0535C031" w:rsidR="00840D7A" w:rsidRDefault="00840D7A" w:rsidP="008F5D08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1AC787" w14:textId="4E6B1EE6" w:rsidR="00840D7A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</w:p>
    <w:p w14:paraId="600F476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765760" behindDoc="1" locked="0" layoutInCell="1" allowOverlap="1" wp14:anchorId="7E35EEC7" wp14:editId="761634C9">
            <wp:simplePos x="0" y="0"/>
            <wp:positionH relativeFrom="margin">
              <wp:posOffset>701040</wp:posOffset>
            </wp:positionH>
            <wp:positionV relativeFrom="paragraph">
              <wp:posOffset>8255</wp:posOffset>
            </wp:positionV>
            <wp:extent cx="3608726" cy="1438910"/>
            <wp:effectExtent l="0" t="0" r="0" b="8890"/>
            <wp:wrapNone/>
            <wp:docPr id="231" name="Picture 2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845" t="33863" r="25822" b="44546"/>
                    <a:stretch/>
                  </pic:blipFill>
                  <pic:spPr bwMode="auto">
                    <a:xfrm>
                      <a:off x="0" y="0"/>
                      <a:ext cx="3630801" cy="14477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533AB9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4B746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BDB9D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8F0A7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91CBF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66784" behindDoc="1" locked="0" layoutInCell="1" allowOverlap="1" wp14:anchorId="4CF403D2" wp14:editId="4843726B">
            <wp:simplePos x="0" y="0"/>
            <wp:positionH relativeFrom="margin">
              <wp:posOffset>701040</wp:posOffset>
            </wp:positionH>
            <wp:positionV relativeFrom="paragraph">
              <wp:posOffset>160655</wp:posOffset>
            </wp:positionV>
            <wp:extent cx="3619500" cy="2316480"/>
            <wp:effectExtent l="0" t="0" r="0" b="7620"/>
            <wp:wrapNone/>
            <wp:docPr id="232" name="Picture 2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845" t="40045" r="25917" b="27704"/>
                    <a:stretch/>
                  </pic:blipFill>
                  <pic:spPr bwMode="auto">
                    <a:xfrm>
                      <a:off x="0" y="0"/>
                      <a:ext cx="3619500" cy="23164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E4A1D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4BDAB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511AD7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39718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C5D93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2B905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4C2BC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3820A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C49525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67808" behindDoc="1" locked="0" layoutInCell="1" allowOverlap="1" wp14:anchorId="5E89589F" wp14:editId="5619BF3A">
                <wp:simplePos x="0" y="0"/>
                <wp:positionH relativeFrom="margin">
                  <wp:posOffset>946150</wp:posOffset>
                </wp:positionH>
                <wp:positionV relativeFrom="paragraph">
                  <wp:posOffset>201930</wp:posOffset>
                </wp:positionV>
                <wp:extent cx="3147060" cy="289560"/>
                <wp:effectExtent l="0" t="0" r="0" b="0"/>
                <wp:wrapNone/>
                <wp:docPr id="46" name="Text Box 4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4BBDA0F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 Query Buka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eksi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89589F" id="Text Box 46" o:spid="_x0000_s1067" type="#_x0000_t202" style="position:absolute;left:0;text-align:left;margin-left:74.5pt;margin-top:15.9pt;width:247.8pt;height:22.8pt;z-index:-2515486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" filled="f" stroked="f">
                <v:textbox>
                  <w:txbxContent>
                    <w:p w14:paraId="74BBDA0F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 Query Buka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eksi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3E91C90" w14:textId="77777777" w:rsidR="0083085F" w:rsidRPr="00F0205B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5B52B8" w14:textId="283EB233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470FF2" w14:textId="293B59F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F7CC52" w14:textId="11665356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97D326" w14:textId="648C288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FBA712" w14:textId="24454A3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3BD59A" w14:textId="3F7E3755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1D8F2B" w14:textId="510A55E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48EBE10" w14:textId="431E2D4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BCB35E" w14:textId="1D3A1988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F23DF6" w14:textId="603FF21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382405" w14:textId="54CA935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83E518" w14:textId="30F8BE2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A3E8DC" w14:textId="18292215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EADAE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813F4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79072" behindDoc="1" locked="0" layoutInCell="1" allowOverlap="1" wp14:anchorId="34C9EA64" wp14:editId="4131BB65">
                <wp:simplePos x="0" y="0"/>
                <wp:positionH relativeFrom="page">
                  <wp:align>center</wp:align>
                </wp:positionH>
                <wp:positionV relativeFrom="paragraph">
                  <wp:posOffset>9525</wp:posOffset>
                </wp:positionV>
                <wp:extent cx="4846320" cy="8130540"/>
                <wp:effectExtent l="0" t="0" r="11430" b="22860"/>
                <wp:wrapNone/>
                <wp:docPr id="6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1305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FBF0DE6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4F84F0D8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Array with names</w:t>
                            </w:r>
                          </w:p>
                          <w:p w14:paraId="3A186277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a[ ] = "Anna"; </w:t>
                            </w:r>
                          </w:p>
                          <w:p w14:paraId="54863A75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a[] = "Brittany"; </w:t>
                            </w:r>
                          </w:p>
                          <w:p w14:paraId="3C7D826E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 "Cinderella"; </w:t>
                            </w:r>
                          </w:p>
                          <w:p w14:paraId="36018D54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 "Diana"; </w:t>
                            </w:r>
                          </w:p>
                          <w:p w14:paraId="7497A16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Eva";</w:t>
                            </w:r>
                          </w:p>
                          <w:p w14:paraId="78182770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Fiona";</w:t>
                            </w:r>
                          </w:p>
                          <w:p w14:paraId="51ADDBE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unda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15DA6CF6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Hege";</w:t>
                            </w:r>
                          </w:p>
                          <w:p w14:paraId="7792E1B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Inga";</w:t>
                            </w:r>
                          </w:p>
                          <w:p w14:paraId="58EB480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Johanna";</w:t>
                            </w:r>
                          </w:p>
                          <w:p w14:paraId="5538420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Kitty";</w:t>
                            </w:r>
                          </w:p>
                          <w:p w14:paraId="6A4A444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Linda";</w:t>
                            </w:r>
                          </w:p>
                          <w:p w14:paraId="3E2994E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Nina";</w:t>
                            </w:r>
                          </w:p>
                          <w:p w14:paraId="5C41741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Ophelia";</w:t>
                            </w:r>
                          </w:p>
                          <w:p w14:paraId="560ECBCD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Petunia";</w:t>
                            </w:r>
                          </w:p>
                          <w:p w14:paraId="10AD5B9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Amanda";</w:t>
                            </w:r>
                          </w:p>
                          <w:p w14:paraId="659F0A0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Raquel";</w:t>
                            </w:r>
                          </w:p>
                          <w:p w14:paraId="21501FB6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Cindy";</w:t>
                            </w:r>
                          </w:p>
                          <w:p w14:paraId="19DD3DF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Doris";</w:t>
                            </w:r>
                          </w:p>
                          <w:p w14:paraId="579E2290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ve";</w:t>
                            </w:r>
                          </w:p>
                          <w:p w14:paraId="68A0CA3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vita";</w:t>
                            </w:r>
                          </w:p>
                          <w:p w14:paraId="7B7BCE37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nniva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57A3136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ove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262D621E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nni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3619D5BE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Violet";</w:t>
                            </w:r>
                          </w:p>
                          <w:p w14:paraId="1829A06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Liza";</w:t>
                            </w:r>
                          </w:p>
                          <w:p w14:paraId="0FFA9896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lizabeth";</w:t>
                            </w:r>
                          </w:p>
                          <w:p w14:paraId="1BBC62D3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Ellen"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C9EA64" id="_x0000_s1068" type="#_x0000_t202" style="position:absolute;left:0;text-align:left;margin-left:0;margin-top:.75pt;width:381.6pt;height:640.2pt;z-index:-251537408;visibility:visible;mso-wrap-style:square;mso-width-percent:0;mso-height-percent:0;mso-wrap-distance-left:9pt;mso-wrap-distance-top:3.6pt;mso-wrap-distance-right:9pt;mso-wrap-distance-bottom:3.6pt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">
                <v:textbox>
                  <w:txbxContent>
                    <w:p w14:paraId="2FBF0DE6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4F84F0D8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Array with names</w:t>
                      </w:r>
                    </w:p>
                    <w:p w14:paraId="3A186277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a[ ] = "Anna"; </w:t>
                      </w:r>
                    </w:p>
                    <w:p w14:paraId="54863A75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a[] = "Brittany"; </w:t>
                      </w:r>
                    </w:p>
                    <w:p w14:paraId="3C7D826E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 "Cinderella"; </w:t>
                      </w:r>
                    </w:p>
                    <w:p w14:paraId="36018D54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 "Diana"; </w:t>
                      </w:r>
                    </w:p>
                    <w:p w14:paraId="7497A16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Eva";</w:t>
                      </w:r>
                    </w:p>
                    <w:p w14:paraId="78182770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Fiona";</w:t>
                      </w:r>
                    </w:p>
                    <w:p w14:paraId="51ADDBE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unda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15DA6CF6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Hege";</w:t>
                      </w:r>
                    </w:p>
                    <w:p w14:paraId="7792E1B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Inga";</w:t>
                      </w:r>
                    </w:p>
                    <w:p w14:paraId="58EB480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Johanna";</w:t>
                      </w:r>
                    </w:p>
                    <w:p w14:paraId="5538420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Kitty";</w:t>
                      </w:r>
                    </w:p>
                    <w:p w14:paraId="6A4A444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Linda";</w:t>
                      </w:r>
                    </w:p>
                    <w:p w14:paraId="3E2994E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Nina";</w:t>
                      </w:r>
                    </w:p>
                    <w:p w14:paraId="5C41741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Ophelia";</w:t>
                      </w:r>
                    </w:p>
                    <w:p w14:paraId="560ECBCD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Petunia";</w:t>
                      </w:r>
                    </w:p>
                    <w:p w14:paraId="10AD5B9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Amanda";</w:t>
                      </w:r>
                    </w:p>
                    <w:p w14:paraId="659F0A0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Raquel";</w:t>
                      </w:r>
                    </w:p>
                    <w:p w14:paraId="21501FB6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Cindy";</w:t>
                      </w:r>
                    </w:p>
                    <w:p w14:paraId="19DD3DF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Doris";</w:t>
                      </w:r>
                    </w:p>
                    <w:p w14:paraId="579E2290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ve";</w:t>
                      </w:r>
                    </w:p>
                    <w:p w14:paraId="68A0CA3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vita";</w:t>
                      </w:r>
                    </w:p>
                    <w:p w14:paraId="7B7BCE37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nniva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57A3136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ove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262D621E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nni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3619D5BE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Violet";</w:t>
                      </w:r>
                    </w:p>
                    <w:p w14:paraId="1829A06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Liza";</w:t>
                      </w:r>
                    </w:p>
                    <w:p w14:paraId="0FFA9896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lizabeth";</w:t>
                      </w:r>
                    </w:p>
                    <w:p w14:paraId="1BBC62D3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Ellen";</w:t>
                      </w:r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53663A5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DA40B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F10C5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731C0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06274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1CE11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F458E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040B3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2FCAC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83D15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020F2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0B44C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59329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F7D26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50A98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84FC5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D1239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D503CF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3F9E0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9E6BA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93C75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5535C3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05EE1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8AE9A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327F9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855881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53AC9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910A7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E825A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FA60B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5E65B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0096" behindDoc="1" locked="0" layoutInCell="1" allowOverlap="1" wp14:anchorId="2BEEECF5" wp14:editId="08052FA0">
                <wp:simplePos x="0" y="0"/>
                <wp:positionH relativeFrom="margin">
                  <wp:align>left</wp:align>
                </wp:positionH>
                <wp:positionV relativeFrom="paragraph">
                  <wp:posOffset>7620</wp:posOffset>
                </wp:positionV>
                <wp:extent cx="4846320" cy="5821680"/>
                <wp:effectExtent l="0" t="0" r="11430" b="26670"/>
                <wp:wrapNone/>
                <wp:docPr id="6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21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8835530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enche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;</w:t>
                            </w:r>
                          </w:p>
                          <w:p w14:paraId="3167D0EE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[ ] = "Vicky";</w:t>
                            </w:r>
                          </w:p>
                          <w:p w14:paraId="76C700AA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get the q parameter from</w:t>
                            </w:r>
                          </w:p>
                          <w:p w14:paraId="4B718187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RL $q = $_REQUEST["q"];</w:t>
                            </w:r>
                          </w:p>
                          <w:p w14:paraId="5C82F6FA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= "";</w:t>
                            </w:r>
                          </w:p>
                          <w:p w14:paraId="2749B3FB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lookup all hints from array if $q is different from</w:t>
                            </w:r>
                          </w:p>
                          <w:p w14:paraId="518A71E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" if ($q !== "") {</w:t>
                            </w:r>
                          </w:p>
                          <w:p w14:paraId="473FD2CD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q = 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tolowe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;</w:t>
                            </w:r>
                          </w:p>
                          <w:p w14:paraId="7686EB4B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;</w:t>
                            </w:r>
                          </w:p>
                          <w:p w14:paraId="30FDA0D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each($a as $name) {</w:t>
                            </w:r>
                          </w:p>
                          <w:p w14:paraId="0D1151F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ist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($q, 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ubstr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name, 0, $</w:t>
                            </w:r>
                            <w:proofErr w:type="spellStart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en</w:t>
                            </w:r>
                            <w:proofErr w:type="spellEnd"/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))</w:t>
                            </w:r>
                          </w:p>
                          <w:p w14:paraId="6C82717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{ if ($hint === "") {</w:t>
                            </w:r>
                          </w:p>
                          <w:p w14:paraId="63477197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= $name;</w:t>
                            </w:r>
                          </w:p>
                          <w:p w14:paraId="46DD90D6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3D0A398F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 .= ", $name";</w:t>
                            </w:r>
                          </w:p>
                          <w:p w14:paraId="4C4EF84B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C982AD1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4AF580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5D12F62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5137B7A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Output "no suggestion" if no hint was found or output correct</w:t>
                            </w:r>
                          </w:p>
                          <w:p w14:paraId="2774A5A1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es echo $hint === "" ? "no suggestion" : $hint;</w:t>
                            </w:r>
                          </w:p>
                          <w:p w14:paraId="4102CEB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076F9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EEECF5" id="_x0000_s1069" type="#_x0000_t202" style="position:absolute;left:0;text-align:left;margin-left:0;margin-top:.6pt;width:381.6pt;height:458.4pt;z-index:-251536384;visibility:visible;mso-wrap-style:square;mso-width-percent:0;mso-height-percent:0;mso-wrap-distance-left:9pt;mso-wrap-distance-top:3.6pt;mso-wrap-distance-right:9pt;mso-wrap-distance-bottom:3.6pt;mso-position-horizontal:lef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">
                <v:textbox>
                  <w:txbxContent>
                    <w:p w14:paraId="08835530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enche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;</w:t>
                      </w:r>
                    </w:p>
                    <w:p w14:paraId="3167D0EE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[ ] = "Vicky";</w:t>
                      </w:r>
                    </w:p>
                    <w:p w14:paraId="76C700AA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get the q parameter from</w:t>
                      </w:r>
                    </w:p>
                    <w:p w14:paraId="4B718187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RL $q = $_REQUEST["q"];</w:t>
                      </w:r>
                    </w:p>
                    <w:p w14:paraId="5C82F6FA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= "";</w:t>
                      </w:r>
                    </w:p>
                    <w:p w14:paraId="2749B3FB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lookup all hints from array if $q is different from</w:t>
                      </w:r>
                    </w:p>
                    <w:p w14:paraId="518A71E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" if ($q !== "") {</w:t>
                      </w:r>
                    </w:p>
                    <w:p w14:paraId="473FD2CD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q = 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tolowe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;</w:t>
                      </w:r>
                    </w:p>
                    <w:p w14:paraId="7686EB4B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;</w:t>
                      </w:r>
                    </w:p>
                    <w:p w14:paraId="30FDA0D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each($a as $name) {</w:t>
                      </w:r>
                    </w:p>
                    <w:p w14:paraId="0D1151F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ist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($q, 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ubstr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name, 0, $</w:t>
                      </w:r>
                      <w:proofErr w:type="spellStart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en</w:t>
                      </w:r>
                      <w:proofErr w:type="spellEnd"/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))</w:t>
                      </w:r>
                    </w:p>
                    <w:p w14:paraId="6C82717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{ if ($hint === "") {</w:t>
                      </w:r>
                    </w:p>
                    <w:p w14:paraId="63477197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= $name;</w:t>
                      </w:r>
                    </w:p>
                    <w:p w14:paraId="46DD90D6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3D0A398F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 .= ", $name";</w:t>
                      </w:r>
                    </w:p>
                    <w:p w14:paraId="4C4EF84B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C982AD1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4AF580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5D12F62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5137B7A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Output "no suggestion" if no hint was found or output correct</w:t>
                      </w:r>
                    </w:p>
                    <w:p w14:paraId="2774A5A1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es echo $hint === "" ? "no suggestion" : $hint;</w:t>
                      </w:r>
                    </w:p>
                    <w:p w14:paraId="4102CEB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076F9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A71E24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0340F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DE04F4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4D061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F08BC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2E69D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C9E56A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7056A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B9583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798F5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7BFAC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34FA04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C44EF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615E95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A4B0E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22632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42D0F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569E7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0A312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0D14B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E07F0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76446B" w14:textId="1EA9BF2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81120" behindDoc="1" locked="0" layoutInCell="1" allowOverlap="1" wp14:anchorId="4A00BE94" wp14:editId="199C091D">
                <wp:simplePos x="0" y="0"/>
                <wp:positionH relativeFrom="page">
                  <wp:align>center</wp:align>
                </wp:positionH>
                <wp:positionV relativeFrom="paragraph">
                  <wp:posOffset>60960</wp:posOffset>
                </wp:positionV>
                <wp:extent cx="3147060" cy="289560"/>
                <wp:effectExtent l="0" t="0" r="0" b="0"/>
                <wp:wrapNone/>
                <wp:docPr id="192" name="Text Box 1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3765398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2 Field Input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Hint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A00BE94" id="Text Box 192" o:spid="_x0000_s1070" type="#_x0000_t202" style="position:absolute;left:0;text-align:left;margin-left:0;margin-top:4.8pt;width:247.8pt;height:22.8pt;z-index:-251535360;visibility:visible;mso-wrap-style:square;mso-width-percent:0;mso-height-percent:0;mso-wrap-distance-left:9pt;mso-wrap-distance-top:3.6pt;mso-wrap-distance-right:9pt;mso-wrap-distance-bottom:3.6pt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" filled="f" stroked="f">
                <v:textbox>
                  <w:txbxContent>
                    <w:p w14:paraId="33765398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2 Field Input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Hint.php</w:t>
                      </w:r>
                      <w:proofErr w:type="spellEnd"/>
                    </w:p>
                  </w:txbxContent>
                </v:textbox>
                <w10:wrap anchorx="page"/>
              </v:shape>
            </w:pict>
          </mc:Fallback>
        </mc:AlternateContent>
      </w:r>
    </w:p>
    <w:p w14:paraId="7117E2C2" w14:textId="656D8CF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C4DD95" w14:textId="3975636A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739B84" w14:textId="5922182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048986" w14:textId="251CA3D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C70204" w14:textId="2BA53E2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4E2AD1" w14:textId="3ACD8D2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AD33D6" w14:textId="61AA7FB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F19951" w14:textId="77777777" w:rsidR="0083085F" w:rsidRP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A5D69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2144" behindDoc="1" locked="0" layoutInCell="1" allowOverlap="1" wp14:anchorId="12164CBE" wp14:editId="7C8AD921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4930140"/>
                <wp:effectExtent l="0" t="0" r="11430" b="22860"/>
                <wp:wrapNone/>
                <wp:docPr id="19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4930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0E3DB51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7061AB82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6DFD8872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32685EBF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Use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69079D6D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str == "") {</w:t>
                            </w:r>
                          </w:p>
                          <w:p w14:paraId="642F48D8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</w:p>
                          <w:p w14:paraId="050A760A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"; return;</w:t>
                            </w:r>
                          </w:p>
                          <w:p w14:paraId="7D5F22DD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45C97232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5C2EB005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06239114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1D8156E7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</w:t>
                            </w:r>
                          </w:p>
                          <w:p w14:paraId="05EF9CF6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6, IE5</w:t>
                            </w:r>
                          </w:p>
                          <w:p w14:paraId="54652FF4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48ED9262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D15A546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function() {</w:t>
                            </w:r>
                          </w:p>
                          <w:p w14:paraId="227248F2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4 &amp;&amp;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200) {</w:t>
                            </w:r>
                          </w:p>
                          <w:p w14:paraId="15652F9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</w:t>
                            </w: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 }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2164CBE" id="_x0000_s1071" type="#_x0000_t202" style="position:absolute;left:0;text-align:left;margin-left:330.4pt;margin-top:.55pt;width:381.6pt;height:388.2pt;z-index:-25153433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">
                <v:textbox>
                  <w:txbxContent>
                    <w:p w14:paraId="70E3DB51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7061AB82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6DFD8872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32685EBF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Use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69079D6D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str == "") {</w:t>
                      </w:r>
                    </w:p>
                    <w:p w14:paraId="642F48D8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</w:t>
                      </w:r>
                    </w:p>
                    <w:p w14:paraId="050A760A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"; return;</w:t>
                      </w:r>
                    </w:p>
                    <w:p w14:paraId="7D5F22DD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45C97232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5C2EB005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06239114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1D8156E7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</w:t>
                      </w:r>
                    </w:p>
                    <w:p w14:paraId="05EF9CF6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6, IE5</w:t>
                      </w:r>
                    </w:p>
                    <w:p w14:paraId="54652FF4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48ED9262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D15A546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function() {</w:t>
                      </w:r>
                    </w:p>
                    <w:p w14:paraId="227248F2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4 &amp;&amp;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200) {</w:t>
                      </w:r>
                    </w:p>
                    <w:p w14:paraId="15652F9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</w:t>
                      </w: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 }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1257E3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66738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E4F0C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F59E6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CA40A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1F878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9F5B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7B8C59" w14:textId="77777777" w:rsidR="0083085F" w:rsidRPr="00076F95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C408B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8F8B9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EB907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116F2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E13FA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53840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FD71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F5AEA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39214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BE122F" w14:textId="2393A77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8C87C6" w14:textId="1F21996F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29248" behindDoc="1" locked="0" layoutInCell="1" allowOverlap="1" wp14:anchorId="6707F0DE" wp14:editId="119CC36E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1" name="Text Box 25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130401D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3 Program User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pili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(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07F0DE" id="Text Box 251" o:spid="_x0000_s1072" type="#_x0000_t202" style="position:absolute;left:0;text-align:left;margin-left:0;margin-top:.6pt;width:247.8pt;height:22.8pt;z-index:-25148723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" filled="f" stroked="f">
                <v:textbox>
                  <w:txbxContent>
                    <w:p w14:paraId="5130401D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3 Program User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pili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(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5BCE050" w14:textId="29F629A4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A8447B" w14:textId="4957FC9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825239" w14:textId="559929F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EC2A6B" w14:textId="522439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BD67F7" w14:textId="474A517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924EB53" w14:textId="68648A7E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21FE94" w14:textId="573068C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31762F" w14:textId="3F8FD0A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43652B" w14:textId="338CCA56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3F7DFC" w14:textId="4DD1284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021B4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CC5EC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3168" behindDoc="1" locked="0" layoutInCell="1" allowOverlap="1" wp14:anchorId="75B8CB75" wp14:editId="4D624D1A">
                <wp:simplePos x="0" y="0"/>
                <wp:positionH relativeFrom="margin">
                  <wp:align>right</wp:align>
                </wp:positionH>
                <wp:positionV relativeFrom="paragraph">
                  <wp:posOffset>-7620</wp:posOffset>
                </wp:positionV>
                <wp:extent cx="4846320" cy="5570220"/>
                <wp:effectExtent l="0" t="0" r="11430" b="11430"/>
                <wp:wrapNone/>
                <wp:docPr id="19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5702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56C5EC6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;</w:t>
                            </w:r>
                          </w:p>
                          <w:p w14:paraId="197CA45A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.php?q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5DB9E30A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3F47E860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4AA7A60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5B2583FF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4945C6A5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14E28F32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529C302E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4CF12555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&lt;select name="users" 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hang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Use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5A3218CD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"&gt;Select a person:&lt;/option&gt;</w:t>
                            </w:r>
                          </w:p>
                          <w:p w14:paraId="4EEE5207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1"&gt;Peter Griffin&lt;/option&gt; &lt;option</w:t>
                            </w:r>
                          </w:p>
                          <w:p w14:paraId="27CDC36A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value="2"&gt;Lois Griffin&lt;/option&gt;</w:t>
                            </w:r>
                          </w:p>
                          <w:p w14:paraId="1BCE906D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3"&gt;Joseph Swanson&lt;/option&gt;</w:t>
                            </w:r>
                          </w:p>
                          <w:p w14:paraId="5E87740C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4"&gt;Glenn Quagmire&lt;/option&gt;</w:t>
                            </w:r>
                          </w:p>
                          <w:p w14:paraId="0D7BD105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elect&gt;</w:t>
                            </w:r>
                          </w:p>
                          <w:p w14:paraId="620E6C6E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5E6299F7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07B9890D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b&gt;Person info will be listed here...&lt;/b&gt;&lt;/div&gt;</w:t>
                            </w:r>
                          </w:p>
                          <w:p w14:paraId="73CB75E9" w14:textId="77777777" w:rsidR="0083085F" w:rsidRPr="00D111C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5F7762B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D111CF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B8CB75" id="_x0000_s1073" type="#_x0000_t202" style="position:absolute;left:0;text-align:left;margin-left:330.4pt;margin-top:-.6pt;width:381.6pt;height:438.6pt;z-index:-25153331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">
                <v:textbox>
                  <w:txbxContent>
                    <w:p w14:paraId="356C5EC6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;</w:t>
                      </w:r>
                    </w:p>
                    <w:p w14:paraId="197CA45A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.php?q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5DB9E30A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3F47E860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4AA7A60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5B2583FF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4945C6A5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14E28F32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529C302E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4CF12555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&lt;select name="users" 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hang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Use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5A3218CD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"&gt;Select a person:&lt;/option&gt;</w:t>
                      </w:r>
                    </w:p>
                    <w:p w14:paraId="4EEE5207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1"&gt;Peter Griffin&lt;/option&gt; &lt;option</w:t>
                      </w:r>
                    </w:p>
                    <w:p w14:paraId="27CDC36A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value="2"&gt;Lois Griffin&lt;/option&gt;</w:t>
                      </w:r>
                    </w:p>
                    <w:p w14:paraId="1BCE906D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3"&gt;Joseph Swanson&lt;/option&gt;</w:t>
                      </w:r>
                    </w:p>
                    <w:p w14:paraId="5E87740C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4"&gt;Glenn Quagmire&lt;/option&gt;</w:t>
                      </w:r>
                    </w:p>
                    <w:p w14:paraId="0D7BD105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elect&gt;</w:t>
                      </w:r>
                    </w:p>
                    <w:p w14:paraId="620E6C6E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5E6299F7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07B9890D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b&gt;Person info will be listed here...&lt;/b&gt;&lt;/div&gt;</w:t>
                      </w:r>
                    </w:p>
                    <w:p w14:paraId="73CB75E9" w14:textId="77777777" w:rsidR="0083085F" w:rsidRPr="00D111C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5F7762B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D111CF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35DD47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AD761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698DA9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06216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3C61D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81F40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7CA87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57759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46B03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E40F9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360DB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B9B9E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B1D3C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BA4820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1C611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C58B7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8350F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C597D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5F5FA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E5ABB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FA473B" w14:textId="77777777" w:rsidR="0083085F" w:rsidRPr="00D111C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84192" behindDoc="1" locked="0" layoutInCell="1" allowOverlap="1" wp14:anchorId="4F34B330" wp14:editId="33CB22FD">
                <wp:simplePos x="0" y="0"/>
                <wp:positionH relativeFrom="margin">
                  <wp:align>center</wp:align>
                </wp:positionH>
                <wp:positionV relativeFrom="paragraph">
                  <wp:posOffset>3810</wp:posOffset>
                </wp:positionV>
                <wp:extent cx="3147060" cy="289560"/>
                <wp:effectExtent l="0" t="0" r="0" b="0"/>
                <wp:wrapNone/>
                <wp:docPr id="195" name="Text Box 19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B92D877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3 Program User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rpili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(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F34B330" id="Text Box 195" o:spid="_x0000_s1074" type="#_x0000_t202" style="position:absolute;left:0;text-align:left;margin-left:0;margin-top:.3pt;width:247.8pt;height:22.8pt;z-index:-251532288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" filled="f" stroked="f">
                <v:textbox>
                  <w:txbxContent>
                    <w:p w14:paraId="1B92D877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3 Program User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rpili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(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7475E4A" w14:textId="56592CE2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1BD0A4" w14:textId="641FE4B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952E39" w14:textId="141B04F8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9A63C6" w14:textId="1CF2A04A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FBE604" w14:textId="34B3E498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557D72" w14:textId="0EBA83A4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58DC8F" w14:textId="0012135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7CF60D" w14:textId="64F83DD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2687463" w14:textId="77777777" w:rsidR="0083085F" w:rsidRPr="00C93885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F9158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5216" behindDoc="1" locked="0" layoutInCell="1" allowOverlap="1" wp14:anchorId="130A02A1" wp14:editId="02138F3E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6819900"/>
                <wp:effectExtent l="0" t="0" r="11430" b="19050"/>
                <wp:wrapNone/>
                <wp:docPr id="19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68199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7D6E0C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!DOCTYPE html&gt;</w:t>
                            </w:r>
                          </w:p>
                          <w:p w14:paraId="61F3960D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58D06CCD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4EEAECE2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tyle&gt;</w:t>
                            </w:r>
                          </w:p>
                          <w:p w14:paraId="258E6FF9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ble {</w:t>
                            </w:r>
                          </w:p>
                          <w:p w14:paraId="646A5D13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dth: 100%;</w:t>
                            </w:r>
                          </w:p>
                          <w:p w14:paraId="5F8195E4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order-collapse: collapse;</w:t>
                            </w:r>
                          </w:p>
                          <w:p w14:paraId="09602C90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99A56E5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table, td,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{</w:t>
                            </w:r>
                          </w:p>
                          <w:p w14:paraId="41046D14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order: 1px solid black;</w:t>
                            </w:r>
                          </w:p>
                          <w:p w14:paraId="61D96298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dding: 5px;</w:t>
                            </w:r>
                          </w:p>
                          <w:p w14:paraId="6BA84240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310273B5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{text-align: left;}</w:t>
                            </w:r>
                          </w:p>
                          <w:p w14:paraId="461DB44E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tyle&gt;</w:t>
                            </w:r>
                          </w:p>
                          <w:p w14:paraId="7C9AEE19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5EAD2626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339D5D64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37149A26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q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tva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_GET['q']);</w:t>
                            </w:r>
                          </w:p>
                          <w:p w14:paraId="2C6A6EF6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con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connect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localhost','peter','abc123','my_db'); if</w:t>
                            </w:r>
                          </w:p>
                          <w:p w14:paraId="0A2F8DF7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!$con){</w:t>
                            </w:r>
                          </w:p>
                          <w:p w14:paraId="5D65F1DA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die('Could not connect: ' .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error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));</w:t>
                            </w:r>
                          </w:p>
                          <w:p w14:paraId="2AFC3015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7CD6115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select_db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,"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jax_demo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0D123919" w14:textId="77777777" w:rsidR="0083085F" w:rsidRPr="00C9388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q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SELECT * FROM user WHERE id =</w:t>
                            </w:r>
                          </w:p>
                          <w:p w14:paraId="0F253F17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'".$q."'"; $result = 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query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,$</w:t>
                            </w:r>
                            <w:proofErr w:type="spellStart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ql</w:t>
                            </w:r>
                            <w:proofErr w:type="spellEnd"/>
                            <w:r w:rsidRPr="00C9388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30A02A1" id="_x0000_s1075" type="#_x0000_t202" style="position:absolute;left:0;text-align:left;margin-left:330.4pt;margin-top:.55pt;width:381.6pt;height:537pt;z-index:-25153126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">
                <v:textbox>
                  <w:txbxContent>
                    <w:p w14:paraId="377D6E0C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!DOCTYPE html&gt;</w:t>
                      </w:r>
                    </w:p>
                    <w:p w14:paraId="61F3960D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58D06CCD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4EEAECE2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tyle&gt;</w:t>
                      </w:r>
                    </w:p>
                    <w:p w14:paraId="258E6FF9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ble {</w:t>
                      </w:r>
                    </w:p>
                    <w:p w14:paraId="646A5D13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dth: 100%;</w:t>
                      </w:r>
                    </w:p>
                    <w:p w14:paraId="5F8195E4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order-collapse: collapse;</w:t>
                      </w:r>
                    </w:p>
                    <w:p w14:paraId="09602C90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99A56E5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table, td,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{</w:t>
                      </w:r>
                    </w:p>
                    <w:p w14:paraId="41046D14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order: 1px solid black;</w:t>
                      </w:r>
                    </w:p>
                    <w:p w14:paraId="61D96298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dding: 5px;</w:t>
                      </w:r>
                    </w:p>
                    <w:p w14:paraId="6BA84240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310273B5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{text-align: left;}</w:t>
                      </w:r>
                    </w:p>
                    <w:p w14:paraId="461DB44E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tyle&gt;</w:t>
                      </w:r>
                    </w:p>
                    <w:p w14:paraId="7C9AEE19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5EAD2626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339D5D64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37149A26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q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tva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_GET['q']);</w:t>
                      </w:r>
                    </w:p>
                    <w:p w14:paraId="2C6A6EF6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con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connect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localhost','peter','abc123','my_db'); if</w:t>
                      </w:r>
                    </w:p>
                    <w:p w14:paraId="0A2F8DF7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!$con){</w:t>
                      </w:r>
                    </w:p>
                    <w:p w14:paraId="5D65F1DA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die('Could not connect: ' .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error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));</w:t>
                      </w:r>
                    </w:p>
                    <w:p w14:paraId="2AFC3015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7CD6115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select_db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,"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jax_demo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0D123919" w14:textId="77777777" w:rsidR="0083085F" w:rsidRPr="00C9388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q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SELECT * FROM user WHERE id =</w:t>
                      </w:r>
                    </w:p>
                    <w:p w14:paraId="0F253F17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'".$q."'"; $result = 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query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,$</w:t>
                      </w:r>
                      <w:proofErr w:type="spellStart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ql</w:t>
                      </w:r>
                      <w:proofErr w:type="spellEnd"/>
                      <w:r w:rsidRPr="00C9388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9BB8AF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ACE5AE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8131F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66D4D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FFABC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6D8DD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E752E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63A9E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78E74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4DF7D2" w14:textId="77777777" w:rsidR="0083085F" w:rsidRDefault="0083085F" w:rsidP="0083085F">
      <w:pPr>
        <w:pStyle w:val="ListParagraph"/>
        <w:spacing w:after="0" w:line="360" w:lineRule="auto"/>
        <w:ind w:left="426" w:firstLine="283"/>
        <w:jc w:val="center"/>
        <w:rPr>
          <w:rFonts w:ascii="Times New Roman" w:hAnsi="Times New Roman" w:cs="Times New Roman"/>
          <w:sz w:val="24"/>
          <w:szCs w:val="24"/>
        </w:rPr>
      </w:pPr>
    </w:p>
    <w:p w14:paraId="2D29096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59C32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9F8A4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3879B1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563D3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7652B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50A6E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1FC19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517C6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1DE25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80340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592BB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EEDB4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5F1D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0996C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A25CA0" w14:textId="2E1E09F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31296" behindDoc="1" locked="0" layoutInCell="1" allowOverlap="1" wp14:anchorId="51716B19" wp14:editId="178D21A1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2" name="Text Box 25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C18E18B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4 File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716B19" id="Text Box 252" o:spid="_x0000_s1076" type="#_x0000_t202" style="position:absolute;left:0;text-align:left;margin-left:0;margin-top:.6pt;width:247.8pt;height:22.8pt;z-index:-251485184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" filled="f" stroked="f">
                <v:textbox>
                  <w:txbxContent>
                    <w:p w14:paraId="0C18E18B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4 File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93F646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EB67A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2BA8D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5D067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EA34EC" w14:textId="5A2638C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6240" behindDoc="1" locked="0" layoutInCell="1" allowOverlap="1" wp14:anchorId="436AEC34" wp14:editId="77F466F3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5821680"/>
                <wp:effectExtent l="0" t="0" r="11430" b="26670"/>
                <wp:wrapNone/>
                <wp:docPr id="19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21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94410D2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able&gt;</w:t>
                            </w:r>
                          </w:p>
                          <w:p w14:paraId="03461911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333C4D4F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r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2B6EA905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4F56DCB6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Age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525E1F49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Hometown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7FE3264E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Job&lt;/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</w:p>
                          <w:p w14:paraId="48418907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";</w:t>
                            </w:r>
                          </w:p>
                          <w:p w14:paraId="1532B3C7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while($row =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fetch_array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result)) {</w:t>
                            </w:r>
                          </w:p>
                          <w:p w14:paraId="552791C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r&gt;";</w:t>
                            </w:r>
                          </w:p>
                          <w:p w14:paraId="6A10CA92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FirstName'] . "&lt;/td&gt;";</w:t>
                            </w:r>
                          </w:p>
                          <w:p w14:paraId="21383B3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stNam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] . "&lt;/td&gt;";</w:t>
                            </w:r>
                          </w:p>
                          <w:p w14:paraId="0544E109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Age'] . "&lt;/td&gt;";</w:t>
                            </w:r>
                          </w:p>
                          <w:p w14:paraId="3E79DC41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Hometown'] . "&lt;/td&gt;";</w:t>
                            </w:r>
                          </w:p>
                          <w:p w14:paraId="6403761D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td&gt;" . $row['Job'] . "&lt;/td&gt;";</w:t>
                            </w:r>
                          </w:p>
                          <w:p w14:paraId="73D721D4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/tr&gt;";</w:t>
                            </w:r>
                          </w:p>
                          <w:p w14:paraId="1F39C66B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67DA8D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"&lt;/table&gt;";</w:t>
                            </w:r>
                          </w:p>
                          <w:p w14:paraId="1DC36C98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ysqli_clos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con);</w:t>
                            </w:r>
                          </w:p>
                          <w:p w14:paraId="6D29BBF0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  <w:p w14:paraId="751BD348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47855CFA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36AEC34" id="_x0000_s1077" type="#_x0000_t202" style="position:absolute;left:0;text-align:left;margin-left:330.4pt;margin-top:.6pt;width:381.6pt;height:458.4pt;z-index:-25153024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">
                <v:textbox>
                  <w:txbxContent>
                    <w:p w14:paraId="394410D2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able&gt;</w:t>
                      </w:r>
                    </w:p>
                    <w:p w14:paraId="03461911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333C4D4F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r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2B6EA905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4F56DCB6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Age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525E1F49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Hometown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7FE3264E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Job&lt;/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</w:p>
                    <w:p w14:paraId="48418907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";</w:t>
                      </w:r>
                    </w:p>
                    <w:p w14:paraId="1532B3C7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while($row =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fetch_array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result)) {</w:t>
                      </w:r>
                    </w:p>
                    <w:p w14:paraId="552791C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r&gt;";</w:t>
                      </w:r>
                    </w:p>
                    <w:p w14:paraId="6A10CA92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FirstName'] . "&lt;/td&gt;";</w:t>
                      </w:r>
                    </w:p>
                    <w:p w14:paraId="21383B3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stNam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] . "&lt;/td&gt;";</w:t>
                      </w:r>
                    </w:p>
                    <w:p w14:paraId="0544E109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Age'] . "&lt;/td&gt;";</w:t>
                      </w:r>
                    </w:p>
                    <w:p w14:paraId="3E79DC41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Hometown'] . "&lt;/td&gt;";</w:t>
                      </w:r>
                    </w:p>
                    <w:p w14:paraId="6403761D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td&gt;" . $row['Job'] . "&lt;/td&gt;";</w:t>
                      </w:r>
                    </w:p>
                    <w:p w14:paraId="73D721D4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/tr&gt;";</w:t>
                      </w:r>
                    </w:p>
                    <w:p w14:paraId="1F39C66B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67DA8D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"&lt;/table&gt;";</w:t>
                      </w:r>
                    </w:p>
                    <w:p w14:paraId="1DC36C98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ysqli_clos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con);</w:t>
                      </w:r>
                    </w:p>
                    <w:p w14:paraId="6D29BBF0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  <w:p w14:paraId="751BD348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47855CFA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FD196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C44BD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9DBB7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2D879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B7910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42DBC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F765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EF36B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121BD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C1C98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5D77D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CB629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C926C3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4E2B4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DF56E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169FE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01710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59188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E0E620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D3C43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1A6C3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B70A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87264" behindDoc="1" locked="0" layoutInCell="1" allowOverlap="1" wp14:anchorId="761E63DF" wp14:editId="06EA5BED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198" name="Text Box 19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21D7B8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4 File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User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1E63DF" id="Text Box 198" o:spid="_x0000_s1078" type="#_x0000_t202" style="position:absolute;left:0;text-align:left;margin-left:0;margin-top:.6pt;width:247.8pt;height:22.8pt;z-index:-25152921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" filled="f" stroked="f">
                <v:textbox>
                  <w:txbxContent>
                    <w:p w14:paraId="3721D7B8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4 File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User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67F4856" w14:textId="3EC271E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976F4C" w14:textId="0095970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D05213" w14:textId="23E9448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F78330" w14:textId="20709833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A8BB0E6" w14:textId="7C0E2F42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37F0A9" w14:textId="48185CA2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A69980" w14:textId="375BBDD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8F6C26" w14:textId="77777777" w:rsidR="0083085F" w:rsidRPr="0017308D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06BB9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8288" behindDoc="1" locked="0" layoutInCell="1" allowOverlap="1" wp14:anchorId="67D53497" wp14:editId="794F661C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7345680"/>
                <wp:effectExtent l="0" t="0" r="11430" b="26670"/>
                <wp:wrapNone/>
                <wp:docPr id="19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73456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6C95AA5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15A737FF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4B1BF320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0A4AE307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75F43332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str=="") {</w:t>
                            </w:r>
                          </w:p>
                          <w:p w14:paraId="345CF316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";</w:t>
                            </w:r>
                          </w:p>
                          <w:p w14:paraId="6CE65873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eturn;</w:t>
                            </w:r>
                          </w:p>
                          <w:p w14:paraId="5BDC1C3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633BF01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2A334C5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0D04DB03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0E52AC0E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149F3DC6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3C11A09C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B4B45AF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61BD0936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2C175720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</w:t>
                            </w:r>
                          </w:p>
                          <w:p w14:paraId="16763FCB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17A0811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1944C4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cd.php?q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413FA41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41873E88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7C76AD03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6FD84279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567B1BDC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4BE8A328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36C82660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3774F97B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lect a CD: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7D53497" id="_x0000_s1079" type="#_x0000_t202" style="position:absolute;left:0;text-align:left;margin-left:330.4pt;margin-top:.55pt;width:381.6pt;height:578.4pt;z-index:-25152819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">
                <v:textbox>
                  <w:txbxContent>
                    <w:p w14:paraId="26C95AA5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15A737FF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4B1BF320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0A4AE307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75F43332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str=="") {</w:t>
                      </w:r>
                    </w:p>
                    <w:p w14:paraId="345CF316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";</w:t>
                      </w:r>
                    </w:p>
                    <w:p w14:paraId="6CE65873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eturn;</w:t>
                      </w:r>
                    </w:p>
                    <w:p w14:paraId="5BDC1C3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633BF01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2A334C5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0D04DB03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0E52AC0E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149F3DC6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3C11A09C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B4B45AF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61BD0936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2C175720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</w:t>
                      </w:r>
                    </w:p>
                    <w:p w14:paraId="16763FCB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17A0811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1944C4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cd.php?q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413FA41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41873E88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7C76AD03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6FD84279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567B1BDC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4BE8A328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36C82660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3774F97B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lect a CD: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956AFF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A8C3F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718CA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2EB56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F2AB4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A1A1B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C63BB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EE42C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84E84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D065D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6DF550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CDB8C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37876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530E7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5E584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6D50F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C8F8C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FC3E8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F7E49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0A228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DB06B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9E198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46824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017C3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08403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9596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ACBFA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F83E4D" w14:textId="08259183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33344" behindDoc="1" locked="0" layoutInCell="1" allowOverlap="1" wp14:anchorId="244C158D" wp14:editId="13ADA580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3" name="Text Box 25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866DB3D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5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44C158D" id="Text Box 253" o:spid="_x0000_s1080" type="#_x0000_t202" style="position:absolute;left:0;text-align:left;margin-left:0;margin-top:.6pt;width:247.8pt;height:22.8pt;z-index:-25148313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" filled="f" stroked="f">
                <v:textbox>
                  <w:txbxContent>
                    <w:p w14:paraId="6866DB3D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5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A3DAFB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CE4B7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1418A29" w14:textId="0F6ECD7F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89312" behindDoc="1" locked="0" layoutInCell="1" allowOverlap="1" wp14:anchorId="760D3788" wp14:editId="741843E1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689860"/>
                <wp:effectExtent l="0" t="0" r="11430" b="15240"/>
                <wp:wrapNone/>
                <wp:docPr id="20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6898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7E8EEB4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elect name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ds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" 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hang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4E1A5A8A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"&gt;Select a CD:&lt;/option&gt;</w:t>
                            </w:r>
                          </w:p>
                          <w:p w14:paraId="6410303B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Bob Dylan"&gt;Bob Dylan&lt;/option&gt;</w:t>
                            </w:r>
                          </w:p>
                          <w:p w14:paraId="5C1727F1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Bee Gees"&gt;Bee Gees&lt;/option&gt;</w:t>
                            </w:r>
                          </w:p>
                          <w:p w14:paraId="7F642097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option value="Cat Stevens"&gt;Cat Stevens&lt;/option&gt;</w:t>
                            </w:r>
                          </w:p>
                          <w:p w14:paraId="3F432B1B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select&gt;</w:t>
                            </w:r>
                          </w:p>
                          <w:p w14:paraId="0ED9742B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474A426E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xtHint</w:t>
                            </w:r>
                            <w:proofErr w:type="spellEnd"/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b&gt;CD info will be listed here...&lt;/b&gt;&lt;/div&gt;</w:t>
                            </w:r>
                          </w:p>
                          <w:p w14:paraId="06E34145" w14:textId="77777777" w:rsidR="0083085F" w:rsidRPr="0017308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574B963C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17308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0D3788" id="_x0000_s1081" type="#_x0000_t202" style="position:absolute;left:0;text-align:left;margin-left:330.4pt;margin-top:.6pt;width:381.6pt;height:211.8pt;z-index:-25152716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">
                <v:textbox>
                  <w:txbxContent>
                    <w:p w14:paraId="47E8EEB4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elect name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ds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" 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hang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4E1A5A8A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"&gt;Select a CD:&lt;/option&gt;</w:t>
                      </w:r>
                    </w:p>
                    <w:p w14:paraId="6410303B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Bob Dylan"&gt;Bob Dylan&lt;/option&gt;</w:t>
                      </w:r>
                    </w:p>
                    <w:p w14:paraId="5C1727F1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Bee Gees"&gt;Bee Gees&lt;/option&gt;</w:t>
                      </w:r>
                    </w:p>
                    <w:p w14:paraId="7F642097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option value="Cat Stevens"&gt;Cat Stevens&lt;/option&gt;</w:t>
                      </w:r>
                    </w:p>
                    <w:p w14:paraId="3F432B1B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select&gt;</w:t>
                      </w:r>
                    </w:p>
                    <w:p w14:paraId="0ED9742B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474A426E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xtHint</w:t>
                      </w:r>
                      <w:proofErr w:type="spellEnd"/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b&gt;CD info will be listed here...&lt;/b&gt;&lt;/div&gt;</w:t>
                      </w:r>
                    </w:p>
                    <w:p w14:paraId="06E34145" w14:textId="77777777" w:rsidR="0083085F" w:rsidRPr="0017308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574B963C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17308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A5E49F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4796E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756C4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C8588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FA1B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F3392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E4E9D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EB679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F21C8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3DD0B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0336" behindDoc="1" locked="0" layoutInCell="1" allowOverlap="1" wp14:anchorId="61F10918" wp14:editId="76F6CF62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01" name="Text Box 20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182B44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5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CD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F10918" id="Text Box 201" o:spid="_x0000_s1082" type="#_x0000_t202" style="position:absolute;left:0;text-align:left;margin-left:0;margin-top:.55pt;width:247.8pt;height:22.8pt;z-index:-251526144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" filled="f" stroked="f">
                <v:textbox>
                  <w:txbxContent>
                    <w:p w14:paraId="71182B44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5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CD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5299252" w14:textId="71CD789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97544D" w14:textId="3289F11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F35845" w14:textId="428E498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A685D8" w14:textId="7A69A135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5A641E" w14:textId="43BFA21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BA72B3" w14:textId="70CEF9C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51C680" w14:textId="0F38E9C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6C4F02" w14:textId="771FB48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5E613D" w14:textId="3DC516B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05FF44" w14:textId="7A1EACCA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D7C077" w14:textId="40FF4B1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F1154A" w14:textId="67CA807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B0159F" w14:textId="243A694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E58D93" w14:textId="547536D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C69CDE" w14:textId="717CCFA8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374628" w14:textId="4F8B5C8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6A55E8" w14:textId="7A6E601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698F79" w14:textId="27B2007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9FA9F7A" w14:textId="1EC4F246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8F3117" w14:textId="77777777" w:rsidR="0083085F" w:rsidRPr="00B0176D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DF23F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91360" behindDoc="1" locked="0" layoutInCell="1" allowOverlap="1" wp14:anchorId="757ED17E" wp14:editId="1D37C862">
                <wp:simplePos x="0" y="0"/>
                <wp:positionH relativeFrom="margin">
                  <wp:align>right</wp:align>
                </wp:positionH>
                <wp:positionV relativeFrom="paragraph">
                  <wp:posOffset>40640</wp:posOffset>
                </wp:positionV>
                <wp:extent cx="4846320" cy="1790700"/>
                <wp:effectExtent l="0" t="0" r="11430" b="19050"/>
                <wp:wrapNone/>
                <wp:docPr id="2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1790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93EAE05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14A6A52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q=$_GET["q"];</w:t>
                            </w:r>
                          </w:p>
                          <w:p w14:paraId="581B5B08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MDocumen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2C8017C7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load("cd_catalog.xml");</w:t>
                            </w:r>
                          </w:p>
                          <w:p w14:paraId="491CE6EA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74D36CA1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x=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ARTIST');</w:t>
                            </w:r>
                          </w:p>
                          <w:p w14:paraId="6DFB6395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7ED17E" id="_x0000_s1083" type="#_x0000_t202" style="position:absolute;left:0;text-align:left;margin-left:330.4pt;margin-top:3.2pt;width:381.6pt;height:141pt;z-index:-25152512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">
                <v:textbox>
                  <w:txbxContent>
                    <w:p w14:paraId="193EAE05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14A6A52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q=$_GET["q"];</w:t>
                      </w:r>
                    </w:p>
                    <w:p w14:paraId="581B5B08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MDocumen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2C8017C7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load("cd_catalog.xml");</w:t>
                      </w:r>
                    </w:p>
                    <w:p w14:paraId="491CE6EA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74D36CA1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x=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ARTIST');</w:t>
                      </w:r>
                    </w:p>
                    <w:p w14:paraId="6DFB6395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9737BD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62E16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6D7D9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77CF8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861B8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E179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F0577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2384" behindDoc="1" locked="0" layoutInCell="1" allowOverlap="1" wp14:anchorId="000F29F4" wp14:editId="60C91AA7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4968240"/>
                <wp:effectExtent l="0" t="0" r="11430" b="22860"/>
                <wp:wrapNone/>
                <wp:docPr id="20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49682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1FEEEB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 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 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=$x-&gt;length-1; 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 {</w:t>
                            </w:r>
                          </w:p>
                          <w:p w14:paraId="2C196F79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anya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mpros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lement node</w:t>
                            </w:r>
                          </w:p>
                          <w:p w14:paraId="66D6523E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471E0AD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= $q)</w:t>
                            </w:r>
                          </w:p>
                          <w:p w14:paraId="66928650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{ $y=($x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rentNod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1E378B59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3E99878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38B03D8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71F3D8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cd=($y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14891A0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 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$cd-&gt;length;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 {</w:t>
                            </w:r>
                          </w:p>
                          <w:p w14:paraId="6AB81CD0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anya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mpros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element node</w:t>
                            </w:r>
                          </w:p>
                          <w:p w14:paraId="34364017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204574BF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("&lt;b&gt;" . 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Nam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 ":&lt;/b&gt; ");</w:t>
                            </w:r>
                          </w:p>
                          <w:p w14:paraId="239C7451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($cd-&gt;item($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</w:t>
                            </w:r>
                          </w:p>
                          <w:p w14:paraId="4427125B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 echo("&lt;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");</w:t>
                            </w:r>
                          </w:p>
                          <w:p w14:paraId="29F7F91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91C8F0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7A7A99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0F29F4" id="_x0000_s1084" type="#_x0000_t202" style="position:absolute;left:0;text-align:left;margin-left:330.4pt;margin-top:.6pt;width:381.6pt;height:391.2pt;z-index:-25152409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">
                <v:textbox>
                  <w:txbxContent>
                    <w:p w14:paraId="01FEEEB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 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 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=$x-&gt;length-1; 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 {</w:t>
                      </w:r>
                    </w:p>
                    <w:p w14:paraId="2C196F79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anya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mpros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lement node</w:t>
                      </w:r>
                    </w:p>
                    <w:p w14:paraId="66D6523E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471E0AD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= $q)</w:t>
                      </w:r>
                    </w:p>
                    <w:p w14:paraId="66928650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{ $y=($x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rentNod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1E378B59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3E99878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38B03D8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71F3D8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cd=($y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14891A0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 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$cd-&gt;length;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 {</w:t>
                      </w:r>
                    </w:p>
                    <w:p w14:paraId="6AB81CD0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anya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mpros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element node</w:t>
                      </w:r>
                    </w:p>
                    <w:p w14:paraId="34364017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204574BF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("&lt;b&gt;" . 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Nam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 ":&lt;/b&gt; ");</w:t>
                      </w:r>
                    </w:p>
                    <w:p w14:paraId="239C7451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($cd-&gt;item($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</w:t>
                      </w:r>
                    </w:p>
                    <w:p w14:paraId="4427125B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 echo("&lt;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");</w:t>
                      </w:r>
                    </w:p>
                    <w:p w14:paraId="29F7F91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91C8F0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7A7A99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258CC8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AAE50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2222A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982EF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F4EB2D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2EC3C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19B0E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A4D20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1957C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48C72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0D11E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75035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0D14F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E9253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45634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FE92C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50C88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2A02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A00447" w14:textId="77777777" w:rsidR="0083085F" w:rsidRPr="00B0176D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3408" behindDoc="1" locked="0" layoutInCell="1" allowOverlap="1" wp14:anchorId="1E106E89" wp14:editId="776D342A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04" name="Text Box 20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ABDAE93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6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CD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106E89" id="Text Box 204" o:spid="_x0000_s1085" type="#_x0000_t202" style="position:absolute;left:0;text-align:left;margin-left:0;margin-top:.6pt;width:247.8pt;height:22.8pt;z-index:-25152307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" filled="f" stroked="f">
                <v:textbox>
                  <w:txbxContent>
                    <w:p w14:paraId="4ABDAE93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6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CD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9ADA930" w14:textId="2D9064A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72BE27" w14:textId="27F5A354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879A18" w14:textId="0E2F56A0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1AEBAD" w14:textId="77777777" w:rsidR="0083085F" w:rsidRPr="00B0176D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404EA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94432" behindDoc="1" locked="0" layoutInCell="1" allowOverlap="1" wp14:anchorId="33772A84" wp14:editId="7DA6DC25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8138160"/>
                <wp:effectExtent l="0" t="0" r="11430" b="15240"/>
                <wp:wrapNone/>
                <wp:docPr id="2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1381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13A784A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2B256E6C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560A0045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58B94B81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Resul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str) {</w:t>
                            </w:r>
                          </w:p>
                          <w:p w14:paraId="5792780B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.lengt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0) {</w:t>
                            </w:r>
                          </w:p>
                          <w:p w14:paraId="29141238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";</w:t>
                            </w:r>
                          </w:p>
                          <w:p w14:paraId="020BA81E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yle.borde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0px";</w:t>
                            </w:r>
                          </w:p>
                          <w:p w14:paraId="143D3C1A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return;</w:t>
                            </w:r>
                          </w:p>
                          <w:p w14:paraId="0C376394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43F3DCB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7D680C6F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1BB1ECFF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13DDB10E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3ADE2553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774AC6AD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AB4DFC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57F96B65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1699F1F0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("livesearch").innerHTML=this.responseText;</w:t>
                            </w:r>
                          </w:p>
                          <w:p w14:paraId="2AE33B69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.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yle.border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1px solid</w:t>
                            </w:r>
                          </w:p>
                          <w:p w14:paraId="6A6AFFF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#A5ACB2"; }</w:t>
                            </w:r>
                          </w:p>
                          <w:p w14:paraId="25EA71E3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E1FCC0F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.php?q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,true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14E436F1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121C66B6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669D1F91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34D0FA82" w14:textId="77777777" w:rsidR="0083085F" w:rsidRPr="00B0176D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5027183B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B0176D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  <w:p w14:paraId="06D96275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</w:p>
                          <w:p w14:paraId="5CA2DFDE" w14:textId="77777777" w:rsidR="0083085F" w:rsidRPr="00593F6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form&gt;</w:t>
                            </w:r>
                          </w:p>
                          <w:p w14:paraId="6F733EC8" w14:textId="77777777" w:rsidR="0083085F" w:rsidRPr="00593F6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&lt;input type="text" size="30" 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keyup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howResult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333C7784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</w:t>
                            </w:r>
                            <w:proofErr w:type="spellStart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</w:t>
                            </w:r>
                            <w:proofErr w:type="spellEnd"/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gt;&lt;/div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3772A84" id="_x0000_s1086" type="#_x0000_t202" style="position:absolute;left:0;text-align:left;margin-left:330.4pt;margin-top:.6pt;width:381.6pt;height:640.8pt;z-index:-25152204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">
                <v:textbox>
                  <w:txbxContent>
                    <w:p w14:paraId="313A784A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2B256E6C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560A0045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58B94B81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Resul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str) {</w:t>
                      </w:r>
                    </w:p>
                    <w:p w14:paraId="5792780B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.lengt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0) {</w:t>
                      </w:r>
                    </w:p>
                    <w:p w14:paraId="29141238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";</w:t>
                      </w:r>
                    </w:p>
                    <w:p w14:paraId="020BA81E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yle.borde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0px";</w:t>
                      </w:r>
                    </w:p>
                    <w:p w14:paraId="143D3C1A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return;</w:t>
                      </w:r>
                    </w:p>
                    <w:p w14:paraId="0C376394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43F3DCB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7D680C6F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1BB1ECFF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13DDB10E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3ADE2553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774AC6AD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AB4DFC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57F96B65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1699F1F0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("livesearch").innerHTML=this.responseText;</w:t>
                      </w:r>
                    </w:p>
                    <w:p w14:paraId="2AE33B69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.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yle.border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1px solid</w:t>
                      </w:r>
                    </w:p>
                    <w:p w14:paraId="6A6AFFF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#A5ACB2"; }</w:t>
                      </w:r>
                    </w:p>
                    <w:p w14:paraId="25EA71E3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E1FCC0F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.php?q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,true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14E436F1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121C66B6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669D1F91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34D0FA82" w14:textId="77777777" w:rsidR="0083085F" w:rsidRPr="00B0176D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5027183B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B0176D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  <w:p w14:paraId="06D96275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</w:p>
                    <w:p w14:paraId="5CA2DFDE" w14:textId="77777777" w:rsidR="0083085F" w:rsidRPr="00593F6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form&gt;</w:t>
                      </w:r>
                    </w:p>
                    <w:p w14:paraId="6F733EC8" w14:textId="77777777" w:rsidR="0083085F" w:rsidRPr="00593F6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&lt;input type="text" size="30" 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keyup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howResult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333C7784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</w:t>
                      </w:r>
                      <w:proofErr w:type="spellStart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</w:t>
                      </w:r>
                      <w:proofErr w:type="spellEnd"/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gt;&lt;/div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C157F8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CA66B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D339F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62CD0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61919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1C13B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2D51F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AE153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70F0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CD541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3419F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D53F5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ECF82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F8C5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BBB284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05671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51A14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A4B6D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067F9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58990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F3294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82BE0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C06EA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61D65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694B3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577FF0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7FC5A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CD5E5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0AA34C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B7C76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6A9A9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95456" behindDoc="1" locked="0" layoutInCell="1" allowOverlap="1" wp14:anchorId="0558819D" wp14:editId="2F71156A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800100"/>
                <wp:effectExtent l="0" t="0" r="11430" b="19050"/>
                <wp:wrapNone/>
                <wp:docPr id="2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800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2EEA31" w14:textId="77777777" w:rsidR="0083085F" w:rsidRPr="00593F6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23DB4BEB" w14:textId="77777777" w:rsidR="0083085F" w:rsidRPr="00593F6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2EFC426D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593F65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58819D" id="_x0000_s1087" type="#_x0000_t202" style="position:absolute;left:0;text-align:left;margin-left:330.4pt;margin-top:.6pt;width:381.6pt;height:63pt;z-index:-25152102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">
                <v:textbox>
                  <w:txbxContent>
                    <w:p w14:paraId="752EEA31" w14:textId="77777777" w:rsidR="0083085F" w:rsidRPr="00593F6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23DB4BEB" w14:textId="77777777" w:rsidR="0083085F" w:rsidRPr="00593F6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2EFC426D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593F65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71B914E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62D1E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1B925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6480" behindDoc="1" locked="0" layoutInCell="1" allowOverlap="1" wp14:anchorId="204F51E3" wp14:editId="1E0524CB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07" name="Text Box 20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4D54964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ambar 1.7 links.xml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4F51E3" id="Text Box 207" o:spid="_x0000_s1088" type="#_x0000_t202" style="position:absolute;left:0;text-align:left;margin-left:0;margin-top:.55pt;width:247.8pt;height:22.8pt;z-index:-251520000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" filled="f" stroked="f">
                <v:textbox>
                  <w:txbxContent>
                    <w:p w14:paraId="24D54964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ambar 1.7 links.xm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CC86A76" w14:textId="45A9C613" w:rsidR="0083085F" w:rsidRPr="003241F2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A8E7B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7504" behindDoc="1" locked="0" layoutInCell="1" allowOverlap="1" wp14:anchorId="4661437B" wp14:editId="1C66A751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3924300"/>
                <wp:effectExtent l="0" t="0" r="11430" b="19050"/>
                <wp:wrapNone/>
                <wp:docPr id="20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39243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EBCB8E3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590DC836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MDocument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00C6A141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load("links.xml");</w:t>
                            </w:r>
                          </w:p>
                          <w:p w14:paraId="5F24E1B9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x=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Doc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link');</w:t>
                            </w:r>
                          </w:p>
                          <w:p w14:paraId="24F46F5F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gambil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arameter q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URL</w:t>
                            </w:r>
                          </w:p>
                          <w:p w14:paraId="50614370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q=$_GET["q"];</w:t>
                            </w:r>
                          </w:p>
                          <w:p w14:paraId="3E64F4CE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//lookup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mu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link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file xml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jik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anjang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</w:p>
                          <w:p w14:paraId="421069DD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q&gt;0 if (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le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q)&gt;0) {</w:t>
                            </w:r>
                          </w:p>
                          <w:p w14:paraId="0ABA13C3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="";</w:t>
                            </w:r>
                          </w:p>
                          <w:p w14:paraId="1F94D677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r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0; 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($x-&gt;length); 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++){</w:t>
                            </w:r>
                          </w:p>
                          <w:p w14:paraId="2BF456AB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=$x-&gt;item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title');</w:t>
                            </w:r>
                          </w:p>
                          <w:p w14:paraId="57ADA3E1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=$x-&gt;item($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ElementsByTagNam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'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url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);</w:t>
                            </w:r>
                          </w:p>
                          <w:p w14:paraId="3B74CCB3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Typ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1){</w:t>
                            </w:r>
                          </w:p>
                          <w:p w14:paraId="0ADDC054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emuk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buah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link 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sua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eng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text yang</w:t>
                            </w:r>
                          </w:p>
                          <w:p w14:paraId="78280D0F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cari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61437B" id="_x0000_s1089" type="#_x0000_t202" style="position:absolute;left:0;text-align:left;margin-left:330.4pt;margin-top:.6pt;width:381.6pt;height:309pt;z-index:-251518976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">
                <v:textbox>
                  <w:txbxContent>
                    <w:p w14:paraId="6EBCB8E3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590DC836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MDocument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00C6A141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load("links.xml");</w:t>
                      </w:r>
                    </w:p>
                    <w:p w14:paraId="5F24E1B9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x=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Doc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link');</w:t>
                      </w:r>
                    </w:p>
                    <w:p w14:paraId="24F46F5F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gambil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arameter q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URL</w:t>
                      </w:r>
                    </w:p>
                    <w:p w14:paraId="50614370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q=$_GET["q"];</w:t>
                      </w:r>
                    </w:p>
                    <w:p w14:paraId="3E64F4CE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//lookup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mu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link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file xml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jik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anjang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</w:p>
                    <w:p w14:paraId="421069DD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q&gt;0 if (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le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q)&gt;0) {</w:t>
                      </w:r>
                    </w:p>
                    <w:p w14:paraId="0ABA13C3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="";</w:t>
                      </w:r>
                    </w:p>
                    <w:p w14:paraId="1F94D677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r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0; 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($x-&gt;length); 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++){</w:t>
                      </w:r>
                    </w:p>
                    <w:p w14:paraId="2BF456AB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=$x-&gt;item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title');</w:t>
                      </w:r>
                    </w:p>
                    <w:p w14:paraId="57ADA3E1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=$x-&gt;item($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ElementsByTagNam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'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url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);</w:t>
                      </w:r>
                    </w:p>
                    <w:p w14:paraId="3B74CCB3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Typ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1){</w:t>
                      </w:r>
                    </w:p>
                    <w:p w14:paraId="0ADDC054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emuk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buah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link 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sua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eng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text yang</w:t>
                      </w:r>
                    </w:p>
                    <w:p w14:paraId="78280D0F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cari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DCE2FD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0D6B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D36A5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A2680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7E0D7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D7732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69B91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EDC4D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DA4B1F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4C060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8F33D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5C3E8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C9548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BBBA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F47403" w14:textId="05387688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35392" behindDoc="1" locked="0" layoutInCell="1" allowOverlap="1" wp14:anchorId="6227E638" wp14:editId="52027B94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4" name="Text Box 25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23A778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8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27E638" id="Text Box 254" o:spid="_x0000_s1090" type="#_x0000_t202" style="position:absolute;left:0;text-align:left;margin-left:0;margin-top:.6pt;width:247.8pt;height:22.8pt;z-index:-251481088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" filled="f" stroked="f">
                <v:textbox>
                  <w:txbxContent>
                    <w:p w14:paraId="3823A778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8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8840B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FD7BA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D51C5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3529A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D99AE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857AF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35F35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5DCAE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CD6A3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7F9D4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E00843" w14:textId="777166BF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798528" behindDoc="1" locked="0" layoutInCell="1" allowOverlap="1" wp14:anchorId="292D9BE7" wp14:editId="55C2BFB6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6835140"/>
                <wp:effectExtent l="0" t="0" r="11430" b="22860"/>
                <wp:wrapNone/>
                <wp:docPr id="20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68351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06DE0E5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trist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</w:t>
                            </w:r>
                          </w:p>
                          <w:p w14:paraId="225995BF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,$q)){ if ($hint==""){</w:t>
                            </w:r>
                          </w:p>
                          <w:p w14:paraId="61D29115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$hint="&lt;a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ref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'" .</w:t>
                            </w:r>
                          </w:p>
                          <w:p w14:paraId="6614C485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45C3FFC1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' target='_blank'&gt;" .</w:t>
                            </w:r>
                          </w:p>
                          <w:p w14:paraId="0B375600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 "&lt;/a&gt;";</w:t>
                            </w:r>
                          </w:p>
                          <w:p w14:paraId="64EAEB08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else{</w:t>
                            </w:r>
                          </w:p>
                          <w:p w14:paraId="2347721E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hint=$hint . "&l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/&gt;&lt;a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href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'" .</w:t>
                            </w:r>
                          </w:p>
                          <w:p w14:paraId="06F1A512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z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7F56518B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' target='_blank'&gt;" .</w:t>
                            </w:r>
                          </w:p>
                          <w:p w14:paraId="2D832F91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hildNodes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-&gt;item(0)-&gt;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odeValue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.</w:t>
                            </w:r>
                          </w:p>
                          <w:p w14:paraId="1CC4A113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&lt;/a&gt;"; }</w:t>
                            </w:r>
                          </w:p>
                          <w:p w14:paraId="3E640FBF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FBCF4EB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2F0CAFBE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4BED3BC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77CD8040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//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gatur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output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jad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"no suggestion"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jik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idak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da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tunjuk</w:t>
                            </w:r>
                            <w:proofErr w:type="spellEnd"/>
                          </w:p>
                          <w:p w14:paraId="21BE16DB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temukan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nilai</w:t>
                            </w:r>
                            <w:proofErr w:type="spellEnd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yang </w:t>
                            </w:r>
                            <w:proofErr w:type="spellStart"/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esuai</w:t>
                            </w:r>
                            <w:proofErr w:type="spellEnd"/>
                          </w:p>
                          <w:p w14:paraId="147F8FED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hint==""){</w:t>
                            </w:r>
                          </w:p>
                          <w:p w14:paraId="7CC12BB2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response="no suggestion";</w:t>
                            </w:r>
                          </w:p>
                          <w:p w14:paraId="19B63923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else{</w:t>
                            </w:r>
                          </w:p>
                          <w:p w14:paraId="7EBAB5B9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response=$hint;</w:t>
                            </w:r>
                          </w:p>
                          <w:p w14:paraId="5BDA7B62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67BC3E22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output the response</w:t>
                            </w:r>
                          </w:p>
                          <w:p w14:paraId="3BA88EE5" w14:textId="77777777" w:rsidR="0083085F" w:rsidRPr="003241F2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echo $response;</w:t>
                            </w:r>
                          </w:p>
                          <w:p w14:paraId="4C7EBA49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3241F2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2D9BE7" id="_x0000_s1091" type="#_x0000_t202" style="position:absolute;left:0;text-align:left;margin-left:330.4pt;margin-top:.6pt;width:381.6pt;height:538.2pt;z-index:-25151795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">
                <v:textbox>
                  <w:txbxContent>
                    <w:p w14:paraId="506DE0E5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trist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</w:t>
                      </w:r>
                    </w:p>
                    <w:p w14:paraId="225995BF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,$q)){ if ($hint==""){</w:t>
                      </w:r>
                    </w:p>
                    <w:p w14:paraId="61D29115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$hint="&lt;a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ref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'" .</w:t>
                      </w:r>
                    </w:p>
                    <w:p w14:paraId="6614C485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45C3FFC1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' target='_blank'&gt;" .</w:t>
                      </w:r>
                    </w:p>
                    <w:p w14:paraId="0B375600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 "&lt;/a&gt;";</w:t>
                      </w:r>
                    </w:p>
                    <w:p w14:paraId="64EAEB08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else{</w:t>
                      </w:r>
                    </w:p>
                    <w:p w14:paraId="2347721E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hint=$hint . "&l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/&gt;&lt;a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href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'" .</w:t>
                      </w:r>
                    </w:p>
                    <w:p w14:paraId="06F1A512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z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7F56518B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' target='_blank'&gt;" .</w:t>
                      </w:r>
                    </w:p>
                    <w:p w14:paraId="2D832F91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hildNodes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-&gt;item(0)-&gt;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odeValue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.</w:t>
                      </w:r>
                    </w:p>
                    <w:p w14:paraId="1CC4A113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&lt;/a&gt;"; }</w:t>
                      </w:r>
                    </w:p>
                    <w:p w14:paraId="3E640FBF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FBCF4EB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2F0CAFBE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4BED3BC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77CD8040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//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gatur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output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jad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"no suggestion"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jik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idak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da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tunjuk</w:t>
                      </w:r>
                      <w:proofErr w:type="spellEnd"/>
                    </w:p>
                    <w:p w14:paraId="21BE16DB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temukan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nilai</w:t>
                      </w:r>
                      <w:proofErr w:type="spellEnd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yang </w:t>
                      </w:r>
                      <w:proofErr w:type="spellStart"/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esuai</w:t>
                      </w:r>
                      <w:proofErr w:type="spellEnd"/>
                    </w:p>
                    <w:p w14:paraId="147F8FED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hint==""){</w:t>
                      </w:r>
                    </w:p>
                    <w:p w14:paraId="7CC12BB2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response="no suggestion";</w:t>
                      </w:r>
                    </w:p>
                    <w:p w14:paraId="19B63923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else{</w:t>
                      </w:r>
                    </w:p>
                    <w:p w14:paraId="7EBAB5B9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response=$hint;</w:t>
                      </w:r>
                    </w:p>
                    <w:p w14:paraId="5BDA7B62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67BC3E22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output the response</w:t>
                      </w:r>
                    </w:p>
                    <w:p w14:paraId="3BA88EE5" w14:textId="77777777" w:rsidR="0083085F" w:rsidRPr="003241F2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echo $response;</w:t>
                      </w:r>
                    </w:p>
                    <w:p w14:paraId="4C7EBA49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3241F2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2A9B36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535D3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2AE93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940756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E40B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8B4FF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8670C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A2276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5CED72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212EF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3128E5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EC9C8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3E45A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030A9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BACE9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93B75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EEC771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0A09C7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9E902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0D716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0C5439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BEEA0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25A14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AA0A1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D5235F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ED89F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799552" behindDoc="1" locked="0" layoutInCell="1" allowOverlap="1" wp14:anchorId="2B419E4E" wp14:editId="0F62F37A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10" name="Text Box 2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213C9FE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8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ivesearch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419E4E" id="Text Box 210" o:spid="_x0000_s1092" type="#_x0000_t202" style="position:absolute;left:0;text-align:left;margin-left:0;margin-top:.6pt;width:247.8pt;height:22.8pt;z-index:-251516928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" filled="f" stroked="f">
                <v:textbox>
                  <w:txbxContent>
                    <w:p w14:paraId="6213C9FE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8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ivesearch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BDE0464" w14:textId="2A2D0D03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D590316" w14:textId="7AD8120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3932E5" w14:textId="0362619F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47CFD9" w14:textId="77777777" w:rsidR="0083085F" w:rsidRPr="003241F2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5B59E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800576" behindDoc="1" locked="0" layoutInCell="1" allowOverlap="1" wp14:anchorId="62233A54" wp14:editId="7C818C64">
                <wp:simplePos x="0" y="0"/>
                <wp:positionH relativeFrom="margin">
                  <wp:align>right</wp:align>
                </wp:positionH>
                <wp:positionV relativeFrom="paragraph">
                  <wp:posOffset>5715</wp:posOffset>
                </wp:positionV>
                <wp:extent cx="4846320" cy="5730240"/>
                <wp:effectExtent l="0" t="0" r="11430" b="22860"/>
                <wp:wrapNone/>
                <wp:docPr id="21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7302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3EE6706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tml&gt;</w:t>
                            </w:r>
                          </w:p>
                          <w:p w14:paraId="0BF303D6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ead&gt;</w:t>
                            </w:r>
                          </w:p>
                          <w:p w14:paraId="04E6D421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script&gt;</w:t>
                            </w:r>
                          </w:p>
                          <w:p w14:paraId="2664AFF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function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int) {</w:t>
                            </w:r>
                          </w:p>
                          <w:p w14:paraId="7FC020A6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window.XMLHttpReques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 {</w:t>
                            </w:r>
                          </w:p>
                          <w:p w14:paraId="08B172C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 code for IE7+, Firefox, Chrome, Opera,</w:t>
                            </w:r>
                          </w:p>
                          <w:p w14:paraId="1A8DC491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Safari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Reques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4BBABAF4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else { // code for IE6, IE5</w:t>
                            </w:r>
                          </w:p>
                          <w:p w14:paraId="55A2F908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new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ctiveXObjec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icrosoft.XMLHTT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6838924D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5D51917A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nreadystatechang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function() {</w:t>
                            </w:r>
                          </w:p>
                          <w:p w14:paraId="1D46D8AD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adySta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==4 &amp;&amp;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status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=200) {</w:t>
                            </w:r>
                          </w:p>
                          <w:p w14:paraId="41F33924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ocument.getElementById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poll").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nerHTML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responseTex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;</w:t>
                            </w:r>
                          </w:p>
                          <w:p w14:paraId="2AE4012E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080E1928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FE7C609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ope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"GET",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?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+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t,tr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19A50B15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xmlhttp.send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);</w:t>
                            </w:r>
                          </w:p>
                          <w:p w14:paraId="6BA6E6DD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 &lt;</w:t>
                            </w:r>
                          </w:p>
                          <w:p w14:paraId="7CF39C00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script&gt;</w:t>
                            </w:r>
                          </w:p>
                          <w:p w14:paraId="28B4A59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ead&gt;</w:t>
                            </w:r>
                          </w:p>
                          <w:p w14:paraId="35422405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body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2233A54" id="_x0000_s1093" type="#_x0000_t202" style="position:absolute;left:0;text-align:left;margin-left:330.4pt;margin-top:.45pt;width:381.6pt;height:451.2pt;z-index:-25151590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">
                <v:textbox>
                  <w:txbxContent>
                    <w:p w14:paraId="23EE6706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tml&gt;</w:t>
                      </w:r>
                    </w:p>
                    <w:p w14:paraId="0BF303D6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ead&gt;</w:t>
                      </w:r>
                    </w:p>
                    <w:p w14:paraId="04E6D421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script&gt;</w:t>
                      </w:r>
                    </w:p>
                    <w:p w14:paraId="2664AFF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function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int) {</w:t>
                      </w:r>
                    </w:p>
                    <w:p w14:paraId="7FC020A6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window.XMLHttpReques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 {</w:t>
                      </w:r>
                    </w:p>
                    <w:p w14:paraId="08B172C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 code for IE7+, Firefox, Chrome, Opera,</w:t>
                      </w:r>
                    </w:p>
                    <w:p w14:paraId="1A8DC491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Safari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Reques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4BBABAF4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else { // code for IE6, IE5</w:t>
                      </w:r>
                    </w:p>
                    <w:p w14:paraId="55A2F908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new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ctiveXObjec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icrosoft.XMLHTT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6838924D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5D51917A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nreadystatechang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function() {</w:t>
                      </w:r>
                    </w:p>
                    <w:p w14:paraId="1D46D8AD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adySta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==4 &amp;&amp;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status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=200) {</w:t>
                      </w:r>
                    </w:p>
                    <w:p w14:paraId="41F33924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ocument.getElementById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poll").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nerHTML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responseTex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;</w:t>
                      </w:r>
                    </w:p>
                    <w:p w14:paraId="2AE4012E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080E1928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FE7C609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ope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"GET",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?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+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t,tr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19A50B15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xmlhttp.send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);</w:t>
                      </w:r>
                    </w:p>
                    <w:p w14:paraId="6BA6E6DD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 &lt;</w:t>
                      </w:r>
                    </w:p>
                    <w:p w14:paraId="7CF39C00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script&gt;</w:t>
                      </w:r>
                    </w:p>
                    <w:p w14:paraId="28B4A59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ead&gt;</w:t>
                      </w:r>
                    </w:p>
                    <w:p w14:paraId="35422405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body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E94CA2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1B64A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F2110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83D44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74152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5CD6E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AC61C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730332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278F4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AF5EB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1D0A15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CA55F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50593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7A87B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B4518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A801F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60C98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204DF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A5B8AE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EC335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47A09F0" w14:textId="5B5B5019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37440" behindDoc="1" locked="0" layoutInCell="1" allowOverlap="1" wp14:anchorId="7841435A" wp14:editId="591CBBCD">
                <wp:simplePos x="0" y="0"/>
                <wp:positionH relativeFrom="margin">
                  <wp:align>center</wp:align>
                </wp:positionH>
                <wp:positionV relativeFrom="paragraph">
                  <wp:posOffset>217170</wp:posOffset>
                </wp:positionV>
                <wp:extent cx="3147060" cy="289560"/>
                <wp:effectExtent l="0" t="0" r="0" b="0"/>
                <wp:wrapNone/>
                <wp:docPr id="255" name="Text Box 2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3F2037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9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41435A" id="Text Box 255" o:spid="_x0000_s1094" type="#_x0000_t202" style="position:absolute;left:0;text-align:left;margin-left:0;margin-top:17.1pt;width:247.8pt;height:22.8pt;z-index:-251479040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" filled="f" stroked="f">
                <v:textbox>
                  <w:txbxContent>
                    <w:p w14:paraId="0D3F2037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9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2622818" w14:textId="6D01064B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</w:r>
    </w:p>
    <w:p w14:paraId="3B96402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3CBCF2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C9797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6035A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D2633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67F5C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8FA22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DC0FA8" w14:textId="2D4BBC9D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801600" behindDoc="1" locked="0" layoutInCell="1" allowOverlap="1" wp14:anchorId="10F3DD67" wp14:editId="768182AB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941320"/>
                <wp:effectExtent l="0" t="0" r="11430" b="11430"/>
                <wp:wrapNone/>
                <wp:docPr id="2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9413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2410A9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div id="poll"&gt;</w:t>
                            </w:r>
                          </w:p>
                          <w:p w14:paraId="49A018E2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3&g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pakah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amu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yukai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JAX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atau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PHP?</w:t>
                            </w:r>
                          </w:p>
                          <w:p w14:paraId="1DE768C0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3&gt; &lt;form&gt;</w:t>
                            </w:r>
                          </w:p>
                          <w:p w14:paraId="51AA4EA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Yes:</w:t>
                            </w:r>
                          </w:p>
                          <w:p w14:paraId="0D97A899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input type="radio" name="vote" value="0"</w:t>
                            </w:r>
                          </w:p>
                          <w:p w14:paraId="0E2B9FD8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onclick=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 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r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gt;No:</w:t>
                            </w:r>
                          </w:p>
                          <w:p w14:paraId="3A9FE607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input type="radio" name="vote" value="1" onclick="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his.valu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"&gt;</w:t>
                            </w:r>
                          </w:p>
                          <w:p w14:paraId="23487C1A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form&gt;</w:t>
                            </w:r>
                          </w:p>
                          <w:p w14:paraId="2ECDB7F4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div&gt;</w:t>
                            </w:r>
                          </w:p>
                          <w:p w14:paraId="2516E28F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body&gt;</w:t>
                            </w:r>
                          </w:p>
                          <w:p w14:paraId="79FE5665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html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F3DD67" id="_x0000_s1095" type="#_x0000_t202" style="position:absolute;left:0;text-align:left;margin-left:330.4pt;margin-top:.6pt;width:381.6pt;height:231.6pt;z-index:-251514880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">
                <v:textbox>
                  <w:txbxContent>
                    <w:p w14:paraId="732410A9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div id="poll"&gt;</w:t>
                      </w:r>
                    </w:p>
                    <w:p w14:paraId="49A018E2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3&g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pakah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amu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yukai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JAX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atau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PHP?</w:t>
                      </w:r>
                    </w:p>
                    <w:p w14:paraId="1DE768C0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3&gt; &lt;form&gt;</w:t>
                      </w:r>
                    </w:p>
                    <w:p w14:paraId="51AA4EA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Yes:</w:t>
                      </w:r>
                    </w:p>
                    <w:p w14:paraId="0D97A899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input type="radio" name="vote" value="0"</w:t>
                      </w:r>
                    </w:p>
                    <w:p w14:paraId="0E2B9FD8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onclick=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 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r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gt;No:</w:t>
                      </w:r>
                    </w:p>
                    <w:p w14:paraId="3A9FE607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input type="radio" name="vote" value="1" onclick="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his.valu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"&gt;</w:t>
                      </w:r>
                    </w:p>
                    <w:p w14:paraId="23487C1A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form&gt;</w:t>
                      </w:r>
                    </w:p>
                    <w:p w14:paraId="2ECDB7F4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div&gt;</w:t>
                      </w:r>
                    </w:p>
                    <w:p w14:paraId="2516E28F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body&gt;</w:t>
                      </w:r>
                    </w:p>
                    <w:p w14:paraId="79FE5665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html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D51873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BCDAA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1D808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D7990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1746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2F611C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515D18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13B25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AC561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D7099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BB294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2624" behindDoc="1" locked="0" layoutInCell="1" allowOverlap="1" wp14:anchorId="617EDA8C" wp14:editId="5A931396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13" name="Text Box 2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AA8973E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9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etVote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17EDA8C" id="Text Box 213" o:spid="_x0000_s1096" type="#_x0000_t202" style="position:absolute;left:0;text-align:left;margin-left:0;margin-top:.55pt;width:247.8pt;height:22.8pt;z-index:-251513856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" filled="f" stroked="f">
                <v:textbox>
                  <w:txbxContent>
                    <w:p w14:paraId="5AA8973E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9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etVote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D41EE4A" w14:textId="3E5D96D1" w:rsidR="0083085F" w:rsidRPr="00AD6340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5F5CC1" w14:textId="3E5D96D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3648" behindDoc="1" locked="0" layoutInCell="1" allowOverlap="1" wp14:anchorId="57633C74" wp14:editId="15131B9D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2613660"/>
                <wp:effectExtent l="0" t="0" r="11430" b="15240"/>
                <wp:wrapNone/>
                <wp:docPr id="21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26136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DA75E4F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</w:t>
                            </w:r>
                          </w:p>
                          <w:p w14:paraId="68D9BBA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vote = $_REQUEST['vote'];</w:t>
                            </w:r>
                          </w:p>
                          <w:p w14:paraId="04004C3D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dapat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ten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ri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extfile</w:t>
                            </w:r>
                            <w:proofErr w:type="spellEnd"/>
                          </w:p>
                          <w:p w14:paraId="1A79627B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filename = "poll_result.txt";</w:t>
                            </w:r>
                          </w:p>
                          <w:p w14:paraId="3DC3C381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content = file($filename);</w:t>
                            </w:r>
                          </w:p>
                          <w:p w14:paraId="1A2FF5E5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letak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tent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alam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array</w:t>
                            </w:r>
                          </w:p>
                          <w:p w14:paraId="3CF9175A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array = explode("||", $content[0]);</w:t>
                            </w:r>
                          </w:p>
                          <w:p w14:paraId="3B01A446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es = $array[0];</w:t>
                            </w:r>
                          </w:p>
                          <w:p w14:paraId="4907DD55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no = $array[1]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633C74" id="_x0000_s1097" type="#_x0000_t202" style="position:absolute;left:0;text-align:left;margin-left:330.4pt;margin-top:.6pt;width:381.6pt;height:205.8pt;z-index:-251512832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">
                <v:textbox>
                  <w:txbxContent>
                    <w:p w14:paraId="0DA75E4F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</w:t>
                      </w:r>
                    </w:p>
                    <w:p w14:paraId="68D9BBA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vote = $_REQUEST['vote'];</w:t>
                      </w:r>
                    </w:p>
                    <w:p w14:paraId="04004C3D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dapat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ten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ri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extfile</w:t>
                      </w:r>
                      <w:proofErr w:type="spellEnd"/>
                    </w:p>
                    <w:p w14:paraId="1A79627B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filename = "poll_result.txt";</w:t>
                      </w:r>
                    </w:p>
                    <w:p w14:paraId="3DC3C381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content = file($filename);</w:t>
                      </w:r>
                    </w:p>
                    <w:p w14:paraId="1A2FF5E5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letak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tent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alam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array</w:t>
                      </w:r>
                    </w:p>
                    <w:p w14:paraId="3CF9175A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array = explode("||", $content[0]);</w:t>
                      </w:r>
                    </w:p>
                    <w:p w14:paraId="3B01A446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es = $array[0];</w:t>
                      </w:r>
                    </w:p>
                    <w:p w14:paraId="4907DD55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no = $array[1]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6764A1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04C5A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201A3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9BB6A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BB27B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DEF8BC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D1DAC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2C413A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3319C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70C9E6" w14:textId="48BB6385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39488" behindDoc="1" locked="0" layoutInCell="1" allowOverlap="1" wp14:anchorId="57E5BDF5" wp14:editId="5AF44D9D">
                <wp:simplePos x="0" y="0"/>
                <wp:positionH relativeFrom="margin">
                  <wp:align>center</wp:align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56" name="Text Box 25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267D1B9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E5BDF5" id="Text Box 256" o:spid="_x0000_s1098" type="#_x0000_t202" style="position:absolute;left:0;text-align:left;margin-left:0;margin-top:.6pt;width:247.8pt;height:22.8pt;z-index:-251476992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" filled="f" stroked="f">
                <v:textbox>
                  <w:txbxContent>
                    <w:p w14:paraId="5267D1B9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00825D8" w14:textId="53A08ABC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F74223" w14:textId="38B11926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1E97E0" w14:textId="19B55ABF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671A4A" w14:textId="57687EF8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DBD41F" w14:textId="326595E9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34CDA7" w14:textId="4AC280D8" w:rsid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D5BE01" w14:textId="77777777" w:rsidR="0083085F" w:rsidRPr="0083085F" w:rsidRDefault="0083085F" w:rsidP="0083085F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FE57E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804672" behindDoc="1" locked="0" layoutInCell="1" allowOverlap="1" wp14:anchorId="191717FA" wp14:editId="25FF7F4E">
                <wp:simplePos x="0" y="0"/>
                <wp:positionH relativeFrom="margin">
                  <wp:align>right</wp:align>
                </wp:positionH>
                <wp:positionV relativeFrom="paragraph">
                  <wp:posOffset>6985</wp:posOffset>
                </wp:positionV>
                <wp:extent cx="4846320" cy="7871460"/>
                <wp:effectExtent l="0" t="0" r="11430" b="15240"/>
                <wp:wrapNone/>
                <wp:docPr id="21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787146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810476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vote == 0){</w:t>
                            </w:r>
                          </w:p>
                          <w:p w14:paraId="338F763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yes = $yes + 1;</w:t>
                            </w:r>
                          </w:p>
                          <w:p w14:paraId="21B7AA66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1E10D34A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f ($vote == 1){</w:t>
                            </w:r>
                          </w:p>
                          <w:p w14:paraId="06867542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no = $no + 1;</w:t>
                            </w:r>
                          </w:p>
                          <w:p w14:paraId="6F4D215E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}</w:t>
                            </w:r>
                          </w:p>
                          <w:p w14:paraId="7D05FC6B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//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menyisipka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vote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file txt</w:t>
                            </w:r>
                          </w:p>
                          <w:p w14:paraId="69B19D0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ser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$yes."||".$no;</w:t>
                            </w:r>
                          </w:p>
                          <w:p w14:paraId="5DE17DF0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=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open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ilename,"w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");</w:t>
                            </w:r>
                          </w:p>
                          <w:p w14:paraId="2EA9581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uts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,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sertvot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31A49C5B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close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($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fp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);</w:t>
                            </w:r>
                          </w:p>
                          <w:p w14:paraId="130F2587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</w:t>
                            </w:r>
                          </w:p>
                          <w:p w14:paraId="471F770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h2&gt;Result:&lt;/h2&gt;</w:t>
                            </w:r>
                          </w:p>
                          <w:p w14:paraId="1D26DA62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able&gt;</w:t>
                            </w:r>
                          </w:p>
                          <w:p w14:paraId="76949EF7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3EA360DE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Yes:&lt;/td&gt;</w:t>
                            </w:r>
                          </w:p>
                          <w:p w14:paraId="1CC7F74C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</w:t>
                            </w:r>
                          </w:p>
                          <w:p w14:paraId="3E66DF7F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mg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rc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poll.gif" width='</w:t>
                            </w:r>
                          </w:p>
                          <w:p w14:paraId="0B98F085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(100*round($yes/($no+$yes),2)); ?&gt;</w:t>
                            </w:r>
                          </w:p>
                          <w:p w14:paraId="054FC894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' height='20'&gt;</w:t>
                            </w:r>
                          </w:p>
                          <w:p w14:paraId="60CE9A53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(100*round($yes/($no+$yes),2)); ?&gt;%</w:t>
                            </w:r>
                          </w:p>
                          <w:p w14:paraId="710343B5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d&gt;</w:t>
                            </w:r>
                          </w:p>
                          <w:p w14:paraId="254963A0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</w:t>
                            </w:r>
                          </w:p>
                          <w:p w14:paraId="0B7FC81F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r&gt;</w:t>
                            </w:r>
                          </w:p>
                          <w:p w14:paraId="402CFC51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No:&lt;/td&gt;</w:t>
                            </w:r>
                          </w:p>
                          <w:p w14:paraId="18D88BF7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td&gt;</w:t>
                            </w:r>
                          </w:p>
                          <w:p w14:paraId="467E42B8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mg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src</w:t>
                            </w:r>
                            <w:proofErr w:type="spellEnd"/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="poll.gif" width='&lt;?php echo (100*round($no/($no+$yes),2));</w:t>
                            </w:r>
                          </w:p>
                          <w:p w14:paraId="74D26B53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?&gt;' height='20'&gt;</w:t>
                            </w:r>
                          </w:p>
                          <w:p w14:paraId="476C513A" w14:textId="77777777" w:rsidR="0083085F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?php echo (100*round($no/($no+$yes),2)); ?&gt;%</w:t>
                            </w:r>
                          </w:p>
                          <w:p w14:paraId="21750480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d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91717FA" id="_x0000_s1099" type="#_x0000_t202" style="position:absolute;left:0;text-align:left;margin-left:330.4pt;margin-top:.55pt;width:381.6pt;height:619.8pt;z-index:-251511808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">
                <v:textbox>
                  <w:txbxContent>
                    <w:p w14:paraId="4810476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vote == 0){</w:t>
                      </w:r>
                    </w:p>
                    <w:p w14:paraId="338F763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yes = $yes + 1;</w:t>
                      </w:r>
                    </w:p>
                    <w:p w14:paraId="21B7AA66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1E10D34A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f ($vote == 1){</w:t>
                      </w:r>
                    </w:p>
                    <w:p w14:paraId="06867542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no = $no + 1;</w:t>
                      </w:r>
                    </w:p>
                    <w:p w14:paraId="6F4D215E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}</w:t>
                      </w:r>
                    </w:p>
                    <w:p w14:paraId="7D05FC6B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//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menyisipka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vote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file txt</w:t>
                      </w:r>
                    </w:p>
                    <w:p w14:paraId="69B19D0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ser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$yes."||".$no;</w:t>
                      </w:r>
                    </w:p>
                    <w:p w14:paraId="5DE17DF0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=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open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ilename,"w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");</w:t>
                      </w:r>
                    </w:p>
                    <w:p w14:paraId="2EA9581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uts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,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sertvot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31A49C5B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close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($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fp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);</w:t>
                      </w:r>
                    </w:p>
                    <w:p w14:paraId="130F2587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</w:t>
                      </w:r>
                    </w:p>
                    <w:p w14:paraId="471F770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h2&gt;Result:&lt;/h2&gt;</w:t>
                      </w:r>
                    </w:p>
                    <w:p w14:paraId="1D26DA62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able&gt;</w:t>
                      </w:r>
                    </w:p>
                    <w:p w14:paraId="76949EF7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3EA360DE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Yes:&lt;/td&gt;</w:t>
                      </w:r>
                    </w:p>
                    <w:p w14:paraId="1CC7F74C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</w:t>
                      </w:r>
                    </w:p>
                    <w:p w14:paraId="3E66DF7F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mg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rc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poll.gif" width='</w:t>
                      </w:r>
                    </w:p>
                    <w:p w14:paraId="0B98F085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(100*round($yes/($no+$yes),2)); ?&gt;</w:t>
                      </w:r>
                    </w:p>
                    <w:p w14:paraId="054FC894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' height='20'&gt;</w:t>
                      </w:r>
                    </w:p>
                    <w:p w14:paraId="60CE9A53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(100*round($yes/($no+$yes),2)); ?&gt;%</w:t>
                      </w:r>
                    </w:p>
                    <w:p w14:paraId="710343B5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d&gt;</w:t>
                      </w:r>
                    </w:p>
                    <w:p w14:paraId="254963A0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</w:t>
                      </w:r>
                    </w:p>
                    <w:p w14:paraId="0B7FC81F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r&gt;</w:t>
                      </w:r>
                    </w:p>
                    <w:p w14:paraId="402CFC51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No:&lt;/td&gt;</w:t>
                      </w:r>
                    </w:p>
                    <w:p w14:paraId="18D88BF7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td&gt;</w:t>
                      </w:r>
                    </w:p>
                    <w:p w14:paraId="467E42B8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mg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src</w:t>
                      </w:r>
                      <w:proofErr w:type="spellEnd"/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="poll.gif" width='&lt;?php echo (100*round($no/($no+$yes),2));</w:t>
                      </w:r>
                    </w:p>
                    <w:p w14:paraId="74D26B53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?&gt;' height='20'&gt;</w:t>
                      </w:r>
                    </w:p>
                    <w:p w14:paraId="476C513A" w14:textId="77777777" w:rsidR="0083085F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?php echo (100*round($no/($no+$yes),2)); ?&gt;%</w:t>
                      </w:r>
                    </w:p>
                    <w:p w14:paraId="21750480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d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37EAFC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2A38F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4D917A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6C4D8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E756B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F66B1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765B0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8F961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B7E4C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757D04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DE999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CB75FF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1E886D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894A9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E00031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842B1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766DC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85EED6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C7188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D05F50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894CCA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7CF43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7B1ED5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EB437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88787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1830CE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B91F9C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28A35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40FC64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791FC9" w14:textId="2433D231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41536" behindDoc="1" locked="0" layoutInCell="1" allowOverlap="1" wp14:anchorId="73136682" wp14:editId="48F44550">
                <wp:simplePos x="0" y="0"/>
                <wp:positionH relativeFrom="margin">
                  <wp:align>center</wp:align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57" name="Text Box 25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C541A1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136682" id="Text Box 257" o:spid="_x0000_s1100" type="#_x0000_t202" style="position:absolute;left:0;text-align:left;margin-left:0;margin-top:.55pt;width:247.8pt;height:22.8pt;z-index:-251474944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" filled="f" stroked="f">
                <v:textbox>
                  <w:txbxContent>
                    <w:p w14:paraId="46C541A1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35908A" w14:textId="622BE83C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076F95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805696" behindDoc="1" locked="0" layoutInCell="1" allowOverlap="1" wp14:anchorId="55C390A0" wp14:editId="4A903A4B">
                <wp:simplePos x="0" y="0"/>
                <wp:positionH relativeFrom="margin">
                  <wp:align>right</wp:align>
                </wp:positionH>
                <wp:positionV relativeFrom="paragraph">
                  <wp:posOffset>7620</wp:posOffset>
                </wp:positionV>
                <wp:extent cx="4846320" cy="586740"/>
                <wp:effectExtent l="0" t="0" r="11430" b="22860"/>
                <wp:wrapNone/>
                <wp:docPr id="21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846320" cy="5867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7BEB572" w14:textId="77777777" w:rsidR="0083085F" w:rsidRPr="00AD6340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r&gt;</w:t>
                            </w:r>
                          </w:p>
                          <w:p w14:paraId="4A43BD37" w14:textId="77777777" w:rsidR="0083085F" w:rsidRPr="00076F95" w:rsidRDefault="0083085F" w:rsidP="0083085F">
                            <w:pPr>
                              <w:spacing w:after="0" w:line="360" w:lineRule="auto"/>
                              <w:jc w:val="both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 w:rsidRPr="00AD6340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&lt;/table&gt;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5C390A0" id="_x0000_s1101" type="#_x0000_t202" style="position:absolute;left:0;text-align:left;margin-left:330.4pt;margin-top:.6pt;width:381.6pt;height:46.2pt;z-index:-251510784;visibility:visible;mso-wrap-style:square;mso-width-percent:0;mso-height-percent:0;mso-wrap-distance-left:9pt;mso-wrap-distance-top:3.6pt;mso-wrap-distance-right:9pt;mso-wrap-distance-bottom:3.6pt;mso-position-horizontal:right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">
                <v:textbox>
                  <w:txbxContent>
                    <w:p w14:paraId="57BEB572" w14:textId="77777777" w:rsidR="0083085F" w:rsidRPr="00AD6340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r&gt;</w:t>
                      </w:r>
                    </w:p>
                    <w:p w14:paraId="4A43BD37" w14:textId="77777777" w:rsidR="0083085F" w:rsidRPr="00076F95" w:rsidRDefault="0083085F" w:rsidP="0083085F">
                      <w:pPr>
                        <w:spacing w:after="0" w:line="360" w:lineRule="auto"/>
                        <w:jc w:val="both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 w:rsidRPr="00AD6340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&lt;/table&gt;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0DF6F1A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5A230C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6720" behindDoc="1" locked="0" layoutInCell="1" allowOverlap="1" wp14:anchorId="1A1925DE" wp14:editId="51CE6839">
                <wp:simplePos x="0" y="0"/>
                <wp:positionH relativeFrom="margin">
                  <wp:align>center</wp:align>
                </wp:positionH>
                <wp:positionV relativeFrom="paragraph">
                  <wp:posOffset>10795</wp:posOffset>
                </wp:positionV>
                <wp:extent cx="3147060" cy="289560"/>
                <wp:effectExtent l="0" t="0" r="0" b="0"/>
                <wp:wrapNone/>
                <wp:docPr id="218" name="Text Box 2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92E7BFE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1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oll_vote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A1925DE" id="Text Box 218" o:spid="_x0000_s1102" type="#_x0000_t202" style="position:absolute;left:0;text-align:left;margin-left:0;margin-top:.85pt;width:247.8pt;height:22.8pt;z-index:-251509760;visibility:visible;mso-wrap-style:square;mso-width-percent:0;mso-height-percent:0;mso-wrap-distance-left:9pt;mso-wrap-distance-top:3.6pt;mso-wrap-distance-right:9pt;mso-wrap-distance-bottom:3.6pt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" filled="f" stroked="f">
                <v:textbox>
                  <w:txbxContent>
                    <w:p w14:paraId="692E7BFE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1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oll_vote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FC168BD" w14:textId="5E13ED85" w:rsidR="0083085F" w:rsidRPr="005F5409" w:rsidRDefault="0083085F" w:rsidP="0083085F">
      <w:pPr>
        <w:pStyle w:val="ListParagraph"/>
        <w:spacing w:after="0" w:line="360" w:lineRule="auto"/>
        <w:ind w:left="993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DBD6F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768832" behindDoc="1" locked="0" layoutInCell="1" allowOverlap="1" wp14:anchorId="768143D9" wp14:editId="5814C04F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395825" cy="2468880"/>
            <wp:effectExtent l="0" t="0" r="5080" b="7620"/>
            <wp:wrapNone/>
            <wp:docPr id="233" name="Picture 2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29" b="3785"/>
                    <a:stretch/>
                  </pic:blipFill>
                  <pic:spPr bwMode="auto">
                    <a:xfrm>
                      <a:off x="0" y="0"/>
                      <a:ext cx="4395825" cy="24688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1D3172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2B0C7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89923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8BAF3F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72E161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E12FFA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9E7389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738B5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9B489A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E1297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7744" behindDoc="1" locked="0" layoutInCell="1" allowOverlap="1" wp14:anchorId="2F2286DE" wp14:editId="5A9CC944">
                <wp:simplePos x="0" y="0"/>
                <wp:positionH relativeFrom="margin">
                  <wp:posOffset>119634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19" name="Text Box 21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8D2E59A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F2286DE" id="Text Box 219" o:spid="_x0000_s1103" type="#_x0000_t202" style="position:absolute;left:0;text-align:left;margin-left:94.2pt;margin-top:.55pt;width:247.8pt;height:22.8pt;z-index:-25150873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" filled="f" stroked="f">
                <v:textbox>
                  <w:txbxContent>
                    <w:p w14:paraId="38D2E59A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A405CB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40C68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69856" behindDoc="1" locked="0" layoutInCell="1" allowOverlap="1" wp14:anchorId="4BE20EA5" wp14:editId="3A589AB8">
            <wp:simplePos x="0" y="0"/>
            <wp:positionH relativeFrom="margin">
              <wp:align>right</wp:align>
            </wp:positionH>
            <wp:positionV relativeFrom="paragraph">
              <wp:posOffset>-5715</wp:posOffset>
            </wp:positionV>
            <wp:extent cx="4387850" cy="1085201"/>
            <wp:effectExtent l="0" t="0" r="0" b="1270"/>
            <wp:wrapNone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082" b="55924"/>
                    <a:stretch/>
                  </pic:blipFill>
                  <pic:spPr bwMode="auto">
                    <a:xfrm>
                      <a:off x="0" y="0"/>
                      <a:ext cx="4387850" cy="10852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A0D443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FEF91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35A63AD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52C74B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8768" behindDoc="1" locked="0" layoutInCell="1" allowOverlap="1" wp14:anchorId="74346952" wp14:editId="19B95EE2">
                <wp:simplePos x="0" y="0"/>
                <wp:positionH relativeFrom="margin">
                  <wp:posOffset>127254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20" name="Text Box 2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6EE950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2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346952" id="Text Box 220" o:spid="_x0000_s1104" type="#_x0000_t202" style="position:absolute;left:0;text-align:left;margin-left:100.2pt;margin-top:.55pt;width:247.8pt;height:22.8pt;z-index:-25150771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" filled="f" stroked="f">
                <v:textbox>
                  <w:txbxContent>
                    <w:p w14:paraId="766EE950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2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CA5320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F71992C" w14:textId="3D8BF0E4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70880" behindDoc="1" locked="0" layoutInCell="1" allowOverlap="1" wp14:anchorId="7779D3BF" wp14:editId="17BD49D0">
            <wp:simplePos x="0" y="0"/>
            <wp:positionH relativeFrom="margin">
              <wp:align>right</wp:align>
            </wp:positionH>
            <wp:positionV relativeFrom="paragraph">
              <wp:posOffset>8890</wp:posOffset>
            </wp:positionV>
            <wp:extent cx="4381500" cy="617220"/>
            <wp:effectExtent l="0" t="0" r="0" b="0"/>
            <wp:wrapNone/>
            <wp:docPr id="235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80" b="78231"/>
                    <a:stretch/>
                  </pic:blipFill>
                  <pic:spPr bwMode="auto">
                    <a:xfrm>
                      <a:off x="0" y="0"/>
                      <a:ext cx="4381500" cy="6172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40E06A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22DE9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09792" behindDoc="1" locked="0" layoutInCell="1" allowOverlap="1" wp14:anchorId="53C57B1E" wp14:editId="5A10FD79">
                <wp:simplePos x="0" y="0"/>
                <wp:positionH relativeFrom="margin">
                  <wp:posOffset>1242060</wp:posOffset>
                </wp:positionH>
                <wp:positionV relativeFrom="paragraph">
                  <wp:posOffset>10795</wp:posOffset>
                </wp:positionV>
                <wp:extent cx="3147060" cy="289560"/>
                <wp:effectExtent l="0" t="0" r="0" b="0"/>
                <wp:wrapNone/>
                <wp:docPr id="221" name="Text Box 2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BB3C067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3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koneksi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C57B1E" id="Text Box 221" o:spid="_x0000_s1105" type="#_x0000_t202" style="position:absolute;left:0;text-align:left;margin-left:97.8pt;margin-top:.85pt;width:247.8pt;height:22.8pt;z-index:-25150668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" filled="f" stroked="f">
                <v:textbox>
                  <w:txbxContent>
                    <w:p w14:paraId="5BB3C067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3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koneksi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032A28A" w14:textId="7A61ABF6" w:rsidR="0083085F" w:rsidRDefault="0083085F" w:rsidP="0083085F">
      <w:pPr>
        <w:pStyle w:val="ListParagraph"/>
        <w:spacing w:after="0" w:line="360" w:lineRule="auto"/>
        <w:ind w:left="1353"/>
        <w:jc w:val="both"/>
        <w:rPr>
          <w:rFonts w:ascii="Times New Roman" w:hAnsi="Times New Roman" w:cs="Times New Roman"/>
          <w:sz w:val="24"/>
          <w:szCs w:val="24"/>
        </w:rPr>
      </w:pPr>
    </w:p>
    <w:p w14:paraId="100EE3D9" w14:textId="2647A977" w:rsidR="0083085F" w:rsidRDefault="0083085F" w:rsidP="0083085F">
      <w:pPr>
        <w:pStyle w:val="ListParagraph"/>
        <w:spacing w:after="0" w:line="360" w:lineRule="auto"/>
        <w:ind w:left="1353"/>
        <w:jc w:val="both"/>
        <w:rPr>
          <w:rFonts w:ascii="Times New Roman" w:hAnsi="Times New Roman" w:cs="Times New Roman"/>
          <w:sz w:val="24"/>
          <w:szCs w:val="24"/>
        </w:rPr>
      </w:pPr>
    </w:p>
    <w:p w14:paraId="263D0576" w14:textId="0E07416F" w:rsidR="0083085F" w:rsidRDefault="0083085F" w:rsidP="0083085F">
      <w:pPr>
        <w:pStyle w:val="ListParagraph"/>
        <w:spacing w:after="0" w:line="360" w:lineRule="auto"/>
        <w:ind w:left="1353"/>
        <w:jc w:val="both"/>
        <w:rPr>
          <w:rFonts w:ascii="Times New Roman" w:hAnsi="Times New Roman" w:cs="Times New Roman"/>
          <w:sz w:val="24"/>
          <w:szCs w:val="24"/>
        </w:rPr>
      </w:pPr>
    </w:p>
    <w:p w14:paraId="4765F054" w14:textId="2CC1986A" w:rsidR="0083085F" w:rsidRDefault="0083085F" w:rsidP="0083085F">
      <w:pPr>
        <w:pStyle w:val="ListParagraph"/>
        <w:spacing w:after="0" w:line="360" w:lineRule="auto"/>
        <w:ind w:left="1353"/>
        <w:jc w:val="both"/>
        <w:rPr>
          <w:rFonts w:ascii="Times New Roman" w:hAnsi="Times New Roman" w:cs="Times New Roman"/>
          <w:sz w:val="24"/>
          <w:szCs w:val="24"/>
        </w:rPr>
      </w:pPr>
    </w:p>
    <w:p w14:paraId="1A00E271" w14:textId="2EFBCAEA" w:rsidR="0083085F" w:rsidRDefault="0083085F" w:rsidP="0083085F">
      <w:pPr>
        <w:pStyle w:val="ListParagraph"/>
        <w:spacing w:after="0" w:line="360" w:lineRule="auto"/>
        <w:ind w:left="1353"/>
        <w:jc w:val="both"/>
        <w:rPr>
          <w:rFonts w:ascii="Times New Roman" w:hAnsi="Times New Roman" w:cs="Times New Roman"/>
          <w:sz w:val="24"/>
          <w:szCs w:val="24"/>
        </w:rPr>
      </w:pPr>
    </w:p>
    <w:p w14:paraId="0CA43FE3" w14:textId="77777777" w:rsidR="0083085F" w:rsidRDefault="0083085F" w:rsidP="0083085F">
      <w:pPr>
        <w:pStyle w:val="ListParagraph"/>
        <w:spacing w:after="0" w:line="360" w:lineRule="auto"/>
        <w:ind w:left="1353"/>
        <w:jc w:val="both"/>
        <w:rPr>
          <w:noProof/>
        </w:rPr>
      </w:pPr>
    </w:p>
    <w:p w14:paraId="11927FD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71904" behindDoc="1" locked="0" layoutInCell="1" allowOverlap="1" wp14:anchorId="58D8E10C" wp14:editId="133E7E40">
            <wp:simplePos x="0" y="0"/>
            <wp:positionH relativeFrom="margin">
              <wp:align>right</wp:align>
            </wp:positionH>
            <wp:positionV relativeFrom="paragraph">
              <wp:posOffset>8890</wp:posOffset>
            </wp:positionV>
            <wp:extent cx="4407449" cy="2484755"/>
            <wp:effectExtent l="0" t="0" r="0" b="0"/>
            <wp:wrapNone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07449" cy="24847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C4056F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B5624F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D4F7A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2D153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3F9483A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8B7AE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4F5E21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7EEF90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5D43A4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9CC097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0816" behindDoc="1" locked="0" layoutInCell="1" allowOverlap="1" wp14:anchorId="5F7E1E83" wp14:editId="04656973">
                <wp:simplePos x="0" y="0"/>
                <wp:positionH relativeFrom="margin">
                  <wp:posOffset>126492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22" name="Text Box 2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C45D874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4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7E1E83" id="Text Box 222" o:spid="_x0000_s1106" type="#_x0000_t202" style="position:absolute;left:0;text-align:left;margin-left:99.6pt;margin-top:.55pt;width:247.8pt;height:22.8pt;z-index:-25150566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" filled="f" stroked="f">
                <v:textbox>
                  <w:txbxContent>
                    <w:p w14:paraId="1C45D874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4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392D32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BB1AE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72928" behindDoc="1" locked="0" layoutInCell="1" allowOverlap="1" wp14:anchorId="418B1CCC" wp14:editId="10DC848C">
            <wp:simplePos x="0" y="0"/>
            <wp:positionH relativeFrom="margin">
              <wp:align>right</wp:align>
            </wp:positionH>
            <wp:positionV relativeFrom="paragraph">
              <wp:posOffset>-5715</wp:posOffset>
            </wp:positionV>
            <wp:extent cx="4419524" cy="2486225"/>
            <wp:effectExtent l="0" t="0" r="635" b="0"/>
            <wp:wrapNone/>
            <wp:docPr id="237" name="Picture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19524" cy="24862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F037E9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41D021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E5E78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F0D2B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D126D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CC47A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7E5659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677848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22543F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1840" behindDoc="1" locked="0" layoutInCell="1" allowOverlap="1" wp14:anchorId="76D59871" wp14:editId="7B461FFB">
                <wp:simplePos x="0" y="0"/>
                <wp:positionH relativeFrom="margin">
                  <wp:posOffset>1303020</wp:posOffset>
                </wp:positionH>
                <wp:positionV relativeFrom="paragraph">
                  <wp:posOffset>41275</wp:posOffset>
                </wp:positionV>
                <wp:extent cx="3147060" cy="289560"/>
                <wp:effectExtent l="0" t="0" r="0" b="0"/>
                <wp:wrapNone/>
                <wp:docPr id="223" name="Text Box 2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6D4D56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5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D59871" id="Text Box 223" o:spid="_x0000_s1107" type="#_x0000_t202" style="position:absolute;left:0;text-align:left;margin-left:102.6pt;margin-top:3.25pt;width:247.8pt;height:22.8pt;z-index:-25150464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" filled="f" stroked="f">
                <v:textbox>
                  <w:txbxContent>
                    <w:p w14:paraId="586D4D56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5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AACD7F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3E5B68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773952" behindDoc="1" locked="0" layoutInCell="1" allowOverlap="1" wp14:anchorId="4C45E6FB" wp14:editId="30BAFC55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409440" cy="1689758"/>
            <wp:effectExtent l="0" t="0" r="0" b="5715"/>
            <wp:wrapNone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2542"/>
                    <a:stretch/>
                  </pic:blipFill>
                  <pic:spPr bwMode="auto">
                    <a:xfrm>
                      <a:off x="0" y="0"/>
                      <a:ext cx="4409440" cy="16897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995CA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8417D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29323D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1D1CFC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791E0B9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AFA66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2864" behindDoc="1" locked="0" layoutInCell="1" allowOverlap="1" wp14:anchorId="106F17DB" wp14:editId="10F2F145">
                <wp:simplePos x="0" y="0"/>
                <wp:positionH relativeFrom="margin">
                  <wp:posOffset>1318260</wp:posOffset>
                </wp:positionH>
                <wp:positionV relativeFrom="paragraph">
                  <wp:posOffset>114300</wp:posOffset>
                </wp:positionV>
                <wp:extent cx="3147060" cy="289560"/>
                <wp:effectExtent l="0" t="0" r="0" b="0"/>
                <wp:wrapNone/>
                <wp:docPr id="224" name="Text Box 2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88C7084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6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6F17DB" id="Text Box 224" o:spid="_x0000_s1108" type="#_x0000_t202" style="position:absolute;left:0;text-align:left;margin-left:103.8pt;margin-top:9pt;width:247.8pt;height:22.8pt;z-index:-25150361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" filled="f" stroked="f">
                <v:textbox>
                  <w:txbxContent>
                    <w:p w14:paraId="588C7084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6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3D90862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76745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74976" behindDoc="1" locked="0" layoutInCell="1" allowOverlap="1" wp14:anchorId="531EAD32" wp14:editId="5AE73BCB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403725" cy="1225075"/>
            <wp:effectExtent l="0" t="0" r="0" b="0"/>
            <wp:wrapNone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548"/>
                    <a:stretch/>
                  </pic:blipFill>
                  <pic:spPr bwMode="auto">
                    <a:xfrm>
                      <a:off x="0" y="0"/>
                      <a:ext cx="4403725" cy="12250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75AB52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DE3866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CA73DC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6FB10B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3888" behindDoc="1" locked="0" layoutInCell="1" allowOverlap="1" wp14:anchorId="73EDB269" wp14:editId="00E253EB">
                <wp:simplePos x="0" y="0"/>
                <wp:positionH relativeFrom="margin">
                  <wp:posOffset>1318260</wp:posOffset>
                </wp:positionH>
                <wp:positionV relativeFrom="paragraph">
                  <wp:posOffset>140970</wp:posOffset>
                </wp:positionV>
                <wp:extent cx="3147060" cy="289560"/>
                <wp:effectExtent l="0" t="0" r="0" b="0"/>
                <wp:wrapNone/>
                <wp:docPr id="225" name="Text Box 2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2F6A963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7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pil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3EDB269" id="Text Box 225" o:spid="_x0000_s1109" type="#_x0000_t202" style="position:absolute;left:0;text-align:left;margin-left:103.8pt;margin-top:11.1pt;width:247.8pt;height:22.8pt;z-index:-25150259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" filled="f" stroked="f">
                <v:textbox>
                  <w:txbxContent>
                    <w:p w14:paraId="12F6A963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7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pil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8BDAA6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1684CC2" w14:textId="1433A8E1" w:rsidR="0083085F" w:rsidRPr="00516FE2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556DD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76000" behindDoc="1" locked="0" layoutInCell="1" allowOverlap="1" wp14:anchorId="05BA15E6" wp14:editId="4EE6BC85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744359" cy="1112520"/>
            <wp:effectExtent l="0" t="0" r="0" b="0"/>
            <wp:wrapNone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shot (555)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" t="-267" r="62" b="58610"/>
                    <a:stretch/>
                  </pic:blipFill>
                  <pic:spPr bwMode="auto">
                    <a:xfrm>
                      <a:off x="0" y="0"/>
                      <a:ext cx="4744359" cy="1112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D64AAC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F75E1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1E0959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FD8369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4912" behindDoc="1" locked="0" layoutInCell="1" allowOverlap="1" wp14:anchorId="04DB26D9" wp14:editId="666E15F7">
                <wp:simplePos x="0" y="0"/>
                <wp:positionH relativeFrom="margin">
                  <wp:posOffset>1135380</wp:posOffset>
                </wp:positionH>
                <wp:positionV relativeFrom="paragraph">
                  <wp:posOffset>3810</wp:posOffset>
                </wp:positionV>
                <wp:extent cx="3147060" cy="289560"/>
                <wp:effectExtent l="0" t="0" r="0" b="0"/>
                <wp:wrapNone/>
                <wp:docPr id="226" name="Text Box 2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A1EE30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8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Laman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Tambah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at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DB26D9" id="Text Box 226" o:spid="_x0000_s1110" type="#_x0000_t202" style="position:absolute;left:0;text-align:left;margin-left:89.4pt;margin-top:.3pt;width:247.8pt;height:22.8pt;z-index:-2515015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" filled="f" stroked="f">
                <v:textbox>
                  <w:txbxContent>
                    <w:p w14:paraId="20A1EE30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8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Laman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Tambah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at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4B2620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A6731B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77024" behindDoc="1" locked="0" layoutInCell="1" allowOverlap="1" wp14:anchorId="284D9B58" wp14:editId="444D470D">
            <wp:simplePos x="0" y="0"/>
            <wp:positionH relativeFrom="margin">
              <wp:align>right</wp:align>
            </wp:positionH>
            <wp:positionV relativeFrom="paragraph">
              <wp:posOffset>6350</wp:posOffset>
            </wp:positionV>
            <wp:extent cx="4739177" cy="616207"/>
            <wp:effectExtent l="0" t="0" r="4445" b="0"/>
            <wp:wrapNone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creenshot (551).pn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6887"/>
                    <a:stretch/>
                  </pic:blipFill>
                  <pic:spPr bwMode="auto">
                    <a:xfrm>
                      <a:off x="0" y="0"/>
                      <a:ext cx="4739177" cy="6162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3EAC91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3062A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5936" behindDoc="1" locked="0" layoutInCell="1" allowOverlap="1" wp14:anchorId="63AB8D85" wp14:editId="47611250">
                <wp:simplePos x="0" y="0"/>
                <wp:positionH relativeFrom="margin">
                  <wp:posOffset>1165860</wp:posOffset>
                </wp:positionH>
                <wp:positionV relativeFrom="paragraph">
                  <wp:posOffset>250825</wp:posOffset>
                </wp:positionV>
                <wp:extent cx="3147060" cy="289560"/>
                <wp:effectExtent l="0" t="0" r="0" b="0"/>
                <wp:wrapNone/>
                <wp:docPr id="227" name="Text Box 2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845D931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9 Data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erhasil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itambahkan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AB8D85" id="Text Box 227" o:spid="_x0000_s1111" type="#_x0000_t202" style="position:absolute;left:0;text-align:left;margin-left:91.8pt;margin-top:19.75pt;width:247.8pt;height:22.8pt;z-index:-25150054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" filled="f" stroked="f">
                <v:textbox>
                  <w:txbxContent>
                    <w:p w14:paraId="2845D931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9 Data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erhasil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itambahkan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2844589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108334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778048" behindDoc="1" locked="0" layoutInCell="1" allowOverlap="1" wp14:anchorId="72086F96" wp14:editId="48ADB63E">
            <wp:simplePos x="0" y="0"/>
            <wp:positionH relativeFrom="margin">
              <wp:align>right</wp:align>
            </wp:positionH>
            <wp:positionV relativeFrom="paragraph">
              <wp:posOffset>12700</wp:posOffset>
            </wp:positionV>
            <wp:extent cx="4741729" cy="2667483"/>
            <wp:effectExtent l="0" t="0" r="1905" b="0"/>
            <wp:wrapNone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creenshot (554)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729" cy="26674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2A35BF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00C0FA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9C0B23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80AA5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13895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F88E89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24F806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EFD0AC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93C36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BBECA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6960" behindDoc="1" locked="0" layoutInCell="1" allowOverlap="1" wp14:anchorId="4B353FF7" wp14:editId="54E3BF98">
                <wp:simplePos x="0" y="0"/>
                <wp:positionH relativeFrom="margin">
                  <wp:posOffset>1150620</wp:posOffset>
                </wp:positionH>
                <wp:positionV relativeFrom="paragraph">
                  <wp:posOffset>6985</wp:posOffset>
                </wp:positionV>
                <wp:extent cx="3147060" cy="289560"/>
                <wp:effectExtent l="0" t="0" r="0" b="0"/>
                <wp:wrapNone/>
                <wp:docPr id="228" name="Text Box 2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60AF30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0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Grafik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ngunjung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Perpustakaan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B353FF7" id="Text Box 228" o:spid="_x0000_s1112" type="#_x0000_t202" style="position:absolute;left:0;text-align:left;margin-left:90.6pt;margin-top:.55pt;width:247.8pt;height:22.8pt;z-index:-25149952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" filled="f" stroked="f">
                <v:textbox>
                  <w:txbxContent>
                    <w:p w14:paraId="0560AF30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0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Grafik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ngunjung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Perpustakaan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371CEC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8264FC3" w14:textId="77777777" w:rsidR="00481205" w:rsidRDefault="00481205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9BE7C4C" w14:textId="77777777" w:rsidR="00481205" w:rsidRDefault="00481205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80F912F" w14:textId="70CED496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817984" behindDoc="1" locked="0" layoutInCell="1" allowOverlap="1" wp14:anchorId="403A1464" wp14:editId="0F2D28EE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735195" cy="2663808"/>
            <wp:effectExtent l="0" t="0" r="8255" b="3810"/>
            <wp:wrapNone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35195" cy="266380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8418D5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5D8379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2D8A45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C25A8A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C4AD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32418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A09760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8026A3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B0F71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30377D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19008" behindDoc="1" locked="0" layoutInCell="1" allowOverlap="1" wp14:anchorId="5287FBD1" wp14:editId="45D45419">
                <wp:simplePos x="0" y="0"/>
                <wp:positionH relativeFrom="margin">
                  <wp:posOffset>1120140</wp:posOffset>
                </wp:positionH>
                <wp:positionV relativeFrom="paragraph">
                  <wp:posOffset>7620</wp:posOffset>
                </wp:positionV>
                <wp:extent cx="3147060" cy="289560"/>
                <wp:effectExtent l="0" t="0" r="0" b="0"/>
                <wp:wrapNone/>
                <wp:docPr id="229" name="Text Box 2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177D102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1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87FBD1" id="Text Box 229" o:spid="_x0000_s1113" type="#_x0000_t202" style="position:absolute;left:0;text-align:left;margin-left:88.2pt;margin-top:.6pt;width:247.8pt;height:22.8pt;z-index:-251497472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" filled="f" stroked="f">
                <v:textbox>
                  <w:txbxContent>
                    <w:p w14:paraId="1177D102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1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1719F23D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596ED44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820032" behindDoc="1" locked="0" layoutInCell="1" allowOverlap="1" wp14:anchorId="7DAB0E62" wp14:editId="2653B47F">
            <wp:simplePos x="0" y="0"/>
            <wp:positionH relativeFrom="margin">
              <wp:align>right</wp:align>
            </wp:positionH>
            <wp:positionV relativeFrom="paragraph">
              <wp:posOffset>5715</wp:posOffset>
            </wp:positionV>
            <wp:extent cx="4742815" cy="1268730"/>
            <wp:effectExtent l="0" t="0" r="635" b="7620"/>
            <wp:wrapNone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2430"/>
                    <a:stretch/>
                  </pic:blipFill>
                  <pic:spPr bwMode="auto">
                    <a:xfrm>
                      <a:off x="0" y="0"/>
                      <a:ext cx="4742815" cy="12687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BD31BB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CD9EBA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F315E4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3FA74A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48178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821056" behindDoc="1" locked="0" layoutInCell="1" allowOverlap="1" wp14:anchorId="74403F61" wp14:editId="5FCC64DF">
                <wp:simplePos x="0" y="0"/>
                <wp:positionH relativeFrom="margin">
                  <wp:posOffset>1165860</wp:posOffset>
                </wp:positionH>
                <wp:positionV relativeFrom="paragraph">
                  <wp:posOffset>258445</wp:posOffset>
                </wp:positionV>
                <wp:extent cx="3147060" cy="289560"/>
                <wp:effectExtent l="0" t="0" r="0" b="0"/>
                <wp:wrapNone/>
                <wp:docPr id="230" name="Text Box 2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147060" cy="28956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AD4170A" w14:textId="77777777" w:rsidR="0083085F" w:rsidRPr="00481782" w:rsidRDefault="0083085F" w:rsidP="0083085F">
                            <w:pPr>
                              <w:spacing w:after="0" w:line="360" w:lineRule="auto"/>
                              <w:jc w:val="center"/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Gambar 2.12 </w:t>
                            </w:r>
                            <w:proofErr w:type="spellStart"/>
                            <w:r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ndex.php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4403F61" id="Text Box 230" o:spid="_x0000_s1114" type="#_x0000_t202" style="position:absolute;left:0;text-align:left;margin-left:91.8pt;margin-top:20.35pt;width:247.8pt;height:22.8pt;z-index:-25149542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" filled="f" stroked="f">
                <v:textbox>
                  <w:txbxContent>
                    <w:p w14:paraId="7AD4170A" w14:textId="77777777" w:rsidR="0083085F" w:rsidRPr="00481782" w:rsidRDefault="0083085F" w:rsidP="0083085F">
                      <w:pPr>
                        <w:spacing w:after="0" w:line="360" w:lineRule="auto"/>
                        <w:jc w:val="center"/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</w:pPr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Gambar 2.12 </w:t>
                      </w:r>
                      <w:proofErr w:type="spellStart"/>
                      <w:r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ndex.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6A5A009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BD8499E" w14:textId="2BB3488D" w:rsidR="0083085F" w:rsidRPr="00880804" w:rsidRDefault="0083085F" w:rsidP="00481205">
      <w:pPr>
        <w:pStyle w:val="ListParagraph"/>
        <w:spacing w:after="0" w:line="360" w:lineRule="auto"/>
        <w:ind w:left="786"/>
        <w:jc w:val="both"/>
        <w:rPr>
          <w:rFonts w:ascii="Times New Roman" w:hAnsi="Times New Roman" w:cs="Times New Roman"/>
          <w:sz w:val="24"/>
          <w:szCs w:val="24"/>
        </w:rPr>
      </w:pPr>
    </w:p>
    <w:p w14:paraId="638D153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822080" behindDoc="1" locked="0" layoutInCell="1" allowOverlap="1" wp14:anchorId="3F46A9EF" wp14:editId="14F21762">
            <wp:simplePos x="0" y="0"/>
            <wp:positionH relativeFrom="margin">
              <wp:align>center</wp:align>
            </wp:positionH>
            <wp:positionV relativeFrom="paragraph">
              <wp:posOffset>6350</wp:posOffset>
            </wp:positionV>
            <wp:extent cx="3843070" cy="1539240"/>
            <wp:effectExtent l="0" t="0" r="5080" b="3810"/>
            <wp:wrapNone/>
            <wp:docPr id="245" name="Picture 2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2245" b="58880"/>
                    <a:stretch/>
                  </pic:blipFill>
                  <pic:spPr bwMode="auto">
                    <a:xfrm>
                      <a:off x="0" y="0"/>
                      <a:ext cx="3843070" cy="15392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674426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</w:p>
    <w:p w14:paraId="2523B48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5D1230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3391BF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F3499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05C1FA4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3 </w:t>
      </w:r>
      <w:proofErr w:type="spellStart"/>
      <w:r>
        <w:rPr>
          <w:rFonts w:ascii="Times New Roman" w:hAnsi="Times New Roman" w:cs="Times New Roman"/>
          <w:sz w:val="24"/>
          <w:szCs w:val="24"/>
        </w:rPr>
        <w:t>koneksi.php</w:t>
      </w:r>
      <w:proofErr w:type="spellEnd"/>
    </w:p>
    <w:p w14:paraId="0CC81674" w14:textId="0165382E" w:rsidR="0083085F" w:rsidRDefault="0083085F" w:rsidP="00481205">
      <w:pPr>
        <w:spacing w:after="0" w:line="360" w:lineRule="auto"/>
        <w:jc w:val="both"/>
        <w:rPr>
          <w:noProof/>
        </w:rPr>
      </w:pPr>
    </w:p>
    <w:p w14:paraId="2328E420" w14:textId="72C467EE" w:rsidR="00481205" w:rsidRDefault="00481205" w:rsidP="00481205">
      <w:pPr>
        <w:spacing w:after="0" w:line="360" w:lineRule="auto"/>
        <w:jc w:val="both"/>
        <w:rPr>
          <w:noProof/>
        </w:rPr>
      </w:pPr>
    </w:p>
    <w:p w14:paraId="73D405AA" w14:textId="27EA3814" w:rsidR="00481205" w:rsidRDefault="00481205" w:rsidP="00481205">
      <w:pPr>
        <w:spacing w:after="0" w:line="360" w:lineRule="auto"/>
        <w:jc w:val="both"/>
        <w:rPr>
          <w:noProof/>
        </w:rPr>
      </w:pPr>
    </w:p>
    <w:p w14:paraId="5F7631B4" w14:textId="545DA972" w:rsidR="00481205" w:rsidRDefault="00481205" w:rsidP="00481205">
      <w:pPr>
        <w:spacing w:after="0" w:line="360" w:lineRule="auto"/>
        <w:jc w:val="both"/>
        <w:rPr>
          <w:noProof/>
        </w:rPr>
      </w:pPr>
    </w:p>
    <w:p w14:paraId="283A5933" w14:textId="77777777" w:rsidR="00481205" w:rsidRPr="003B2C8F" w:rsidRDefault="00481205" w:rsidP="00481205">
      <w:pPr>
        <w:spacing w:after="0" w:line="360" w:lineRule="auto"/>
        <w:jc w:val="both"/>
        <w:rPr>
          <w:noProof/>
        </w:rPr>
      </w:pPr>
    </w:p>
    <w:p w14:paraId="7312099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823104" behindDoc="1" locked="0" layoutInCell="1" allowOverlap="1" wp14:anchorId="2677D11C" wp14:editId="5D9DF616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4633635" cy="2606675"/>
            <wp:effectExtent l="0" t="0" r="0" b="3175"/>
            <wp:wrapNone/>
            <wp:docPr id="246" name="Picture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33635" cy="26066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06376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7882C9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E23128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28A293E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95D20D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C0BDF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14507A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04421E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0D4B11F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A9BB9D1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4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.php</w:t>
      </w:r>
      <w:proofErr w:type="spellEnd"/>
    </w:p>
    <w:p w14:paraId="533472AC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noProof/>
        </w:rPr>
      </w:pPr>
      <w:r>
        <w:rPr>
          <w:noProof/>
        </w:rPr>
        <w:drawing>
          <wp:anchor distT="0" distB="0" distL="114300" distR="114300" simplePos="0" relativeHeight="251824128" behindDoc="1" locked="0" layoutInCell="1" allowOverlap="1" wp14:anchorId="0FF69ECF" wp14:editId="0337257F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4660880" cy="1592580"/>
            <wp:effectExtent l="0" t="0" r="6985" b="7620"/>
            <wp:wrapNone/>
            <wp:docPr id="247" name="Picture 2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9261"/>
                    <a:stretch/>
                  </pic:blipFill>
                  <pic:spPr bwMode="auto">
                    <a:xfrm>
                      <a:off x="0" y="0"/>
                      <a:ext cx="4660880" cy="15925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E2011F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F5E16A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7971FE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BAF3BE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C99F118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C3204D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5 </w:t>
      </w:r>
      <w:proofErr w:type="spellStart"/>
      <w:r>
        <w:rPr>
          <w:rFonts w:ascii="Times New Roman" w:hAnsi="Times New Roman" w:cs="Times New Roman"/>
          <w:sz w:val="24"/>
          <w:szCs w:val="24"/>
        </w:rPr>
        <w:t>suara.php</w:t>
      </w:r>
      <w:proofErr w:type="spellEnd"/>
    </w:p>
    <w:p w14:paraId="127F8960" w14:textId="0B7AFDB2" w:rsidR="0083085F" w:rsidRPr="00DD0679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C5DA01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25152" behindDoc="1" locked="0" layoutInCell="1" allowOverlap="1" wp14:anchorId="75A638BF" wp14:editId="04DBFFC3">
            <wp:simplePos x="0" y="0"/>
            <wp:positionH relativeFrom="margin">
              <wp:align>center</wp:align>
            </wp:positionH>
            <wp:positionV relativeFrom="paragraph">
              <wp:posOffset>7620</wp:posOffset>
            </wp:positionV>
            <wp:extent cx="4541520" cy="2554855"/>
            <wp:effectExtent l="0" t="0" r="0" b="0"/>
            <wp:wrapNone/>
            <wp:docPr id="248" name="Picture 2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Screenshot (679).pn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1520" cy="25548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E491FB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51C68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A3930B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F0E7487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8996B15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0ADF13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C0B12F0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FE239C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4CEA6A3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6DB88EA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6 Web Voting</w:t>
      </w:r>
    </w:p>
    <w:p w14:paraId="65F0C51E" w14:textId="77777777" w:rsidR="00481205" w:rsidRDefault="00481205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6F2060B5" w14:textId="08635642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26176" behindDoc="1" locked="0" layoutInCell="1" allowOverlap="1" wp14:anchorId="06EF9683" wp14:editId="306DDBAF">
            <wp:simplePos x="0" y="0"/>
            <wp:positionH relativeFrom="margin">
              <wp:align>center</wp:align>
            </wp:positionH>
            <wp:positionV relativeFrom="paragraph">
              <wp:posOffset>6350</wp:posOffset>
            </wp:positionV>
            <wp:extent cx="3360420" cy="975360"/>
            <wp:effectExtent l="0" t="0" r="0" b="0"/>
            <wp:wrapNone/>
            <wp:docPr id="249" name="Picture 2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Screenshot (680).png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51" r="33476" b="65599"/>
                    <a:stretch/>
                  </pic:blipFill>
                  <pic:spPr bwMode="auto">
                    <a:xfrm>
                      <a:off x="0" y="0"/>
                      <a:ext cx="3360420" cy="975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82AE89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29541A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98C3739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32F4E04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7 Web Voting</w:t>
      </w:r>
    </w:p>
    <w:p w14:paraId="38D0ADCB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8A82362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827200" behindDoc="1" locked="0" layoutInCell="1" allowOverlap="1" wp14:anchorId="019195FB" wp14:editId="493363A6">
            <wp:simplePos x="0" y="0"/>
            <wp:positionH relativeFrom="margin">
              <wp:align>center</wp:align>
            </wp:positionH>
            <wp:positionV relativeFrom="paragraph">
              <wp:posOffset>-5715</wp:posOffset>
            </wp:positionV>
            <wp:extent cx="3337560" cy="861060"/>
            <wp:effectExtent l="0" t="0" r="0" b="0"/>
            <wp:wrapNone/>
            <wp:docPr id="250" name="Picture 2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Screenshot (681).png"/>
                    <pic:cNvPicPr/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3778" b="69630"/>
                    <a:stretch/>
                  </pic:blipFill>
                  <pic:spPr bwMode="auto">
                    <a:xfrm>
                      <a:off x="0" y="0"/>
                      <a:ext cx="3337560" cy="8610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56229E4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1EDC7A6" w14:textId="77777777" w:rsidR="0083085F" w:rsidRDefault="0083085F" w:rsidP="0083085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5A111181" w14:textId="77777777" w:rsidR="0083085F" w:rsidRDefault="0083085F" w:rsidP="0083085F">
      <w:pPr>
        <w:pStyle w:val="ListParagraph"/>
        <w:spacing w:after="0" w:line="360" w:lineRule="auto"/>
        <w:ind w:left="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8 Web Voting</w:t>
      </w:r>
    </w:p>
    <w:p w14:paraId="01926505" w14:textId="5382AA40" w:rsidR="00F16028" w:rsidRPr="0083085F" w:rsidRDefault="00F16028" w:rsidP="00F16028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F16028" w:rsidRPr="0083085F" w:rsidSect="00F16028">
      <w:pgSz w:w="11906" w:h="16838"/>
      <w:pgMar w:top="1701" w:right="1701" w:bottom="2268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AA5429"/>
    <w:multiLevelType w:val="hybridMultilevel"/>
    <w:tmpl w:val="1DDE1D74"/>
    <w:lvl w:ilvl="0" w:tplc="91A8617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34E737C"/>
    <w:multiLevelType w:val="multilevel"/>
    <w:tmpl w:val="659CB0E0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2" w15:restartNumberingAfterBreak="0">
    <w:nsid w:val="07C36815"/>
    <w:multiLevelType w:val="multilevel"/>
    <w:tmpl w:val="93D4A7F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3" w15:restartNumberingAfterBreak="0">
    <w:nsid w:val="08D7574F"/>
    <w:multiLevelType w:val="multilevel"/>
    <w:tmpl w:val="89CCEA4A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4" w15:restartNumberingAfterBreak="0">
    <w:nsid w:val="0C216E08"/>
    <w:multiLevelType w:val="hybridMultilevel"/>
    <w:tmpl w:val="C1F8CAEE"/>
    <w:lvl w:ilvl="0" w:tplc="6D105D0A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5" w15:restartNumberingAfterBreak="0">
    <w:nsid w:val="12BA0C83"/>
    <w:multiLevelType w:val="hybridMultilevel"/>
    <w:tmpl w:val="40A6A7C6"/>
    <w:lvl w:ilvl="0" w:tplc="F74600D4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6" w15:restartNumberingAfterBreak="0">
    <w:nsid w:val="136F40A4"/>
    <w:multiLevelType w:val="multilevel"/>
    <w:tmpl w:val="0DE8EA54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18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42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1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278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32" w:hanging="1800"/>
      </w:pPr>
      <w:rPr>
        <w:rFonts w:hint="default"/>
      </w:rPr>
    </w:lvl>
  </w:abstractNum>
  <w:abstractNum w:abstractNumId="7" w15:restartNumberingAfterBreak="0">
    <w:nsid w:val="14245C49"/>
    <w:multiLevelType w:val="hybridMultilevel"/>
    <w:tmpl w:val="FCB2D5FC"/>
    <w:lvl w:ilvl="0" w:tplc="116E133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8" w15:restartNumberingAfterBreak="0">
    <w:nsid w:val="14773C8A"/>
    <w:multiLevelType w:val="hybridMultilevel"/>
    <w:tmpl w:val="6CDEE22A"/>
    <w:lvl w:ilvl="0" w:tplc="35BCCBD6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9" w15:restartNumberingAfterBreak="0">
    <w:nsid w:val="187279D4"/>
    <w:multiLevelType w:val="hybridMultilevel"/>
    <w:tmpl w:val="619E5CC6"/>
    <w:lvl w:ilvl="0" w:tplc="5FA8246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0" w15:restartNumberingAfterBreak="0">
    <w:nsid w:val="1E9E3938"/>
    <w:multiLevelType w:val="multilevel"/>
    <w:tmpl w:val="A4F4B60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11" w15:restartNumberingAfterBreak="0">
    <w:nsid w:val="1EDE6D5D"/>
    <w:multiLevelType w:val="multilevel"/>
    <w:tmpl w:val="9A461C8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12" w15:restartNumberingAfterBreak="0">
    <w:nsid w:val="20AD4587"/>
    <w:multiLevelType w:val="hybridMultilevel"/>
    <w:tmpl w:val="9C74B790"/>
    <w:lvl w:ilvl="0" w:tplc="DBA03A36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3" w15:restartNumberingAfterBreak="0">
    <w:nsid w:val="23814913"/>
    <w:multiLevelType w:val="multilevel"/>
    <w:tmpl w:val="604A73F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14" w15:restartNumberingAfterBreak="0">
    <w:nsid w:val="252F3B32"/>
    <w:multiLevelType w:val="hybridMultilevel"/>
    <w:tmpl w:val="F4A64F1E"/>
    <w:lvl w:ilvl="0" w:tplc="C0BECDE2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5" w15:restartNumberingAfterBreak="0">
    <w:nsid w:val="29107E93"/>
    <w:multiLevelType w:val="hybridMultilevel"/>
    <w:tmpl w:val="8856EE14"/>
    <w:lvl w:ilvl="0" w:tplc="D312D330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16" w15:restartNumberingAfterBreak="0">
    <w:nsid w:val="291E16C9"/>
    <w:multiLevelType w:val="multilevel"/>
    <w:tmpl w:val="9474AAA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17" w15:restartNumberingAfterBreak="0">
    <w:nsid w:val="295A1481"/>
    <w:multiLevelType w:val="hybridMultilevel"/>
    <w:tmpl w:val="354AAE78"/>
    <w:lvl w:ilvl="0" w:tplc="DBF4C0C0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8" w15:restartNumberingAfterBreak="0">
    <w:nsid w:val="2A6469D8"/>
    <w:multiLevelType w:val="hybridMultilevel"/>
    <w:tmpl w:val="50D21F7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BB155C3"/>
    <w:multiLevelType w:val="multilevel"/>
    <w:tmpl w:val="C52222C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0" w15:restartNumberingAfterBreak="0">
    <w:nsid w:val="2FA176FF"/>
    <w:multiLevelType w:val="hybridMultilevel"/>
    <w:tmpl w:val="22F0ADEC"/>
    <w:lvl w:ilvl="0" w:tplc="F05EF770">
      <w:start w:val="1"/>
      <w:numFmt w:val="decimal"/>
      <w:lvlText w:val="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21" w15:restartNumberingAfterBreak="0">
    <w:nsid w:val="32EE0DD6"/>
    <w:multiLevelType w:val="hybridMultilevel"/>
    <w:tmpl w:val="B7BC40D2"/>
    <w:lvl w:ilvl="0" w:tplc="672A554C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2" w15:restartNumberingAfterBreak="0">
    <w:nsid w:val="34A14E7A"/>
    <w:multiLevelType w:val="multilevel"/>
    <w:tmpl w:val="B1407BE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3" w15:restartNumberingAfterBreak="0">
    <w:nsid w:val="36A76021"/>
    <w:multiLevelType w:val="multilevel"/>
    <w:tmpl w:val="31C82678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24" w15:restartNumberingAfterBreak="0">
    <w:nsid w:val="37B83E45"/>
    <w:multiLevelType w:val="hybridMultilevel"/>
    <w:tmpl w:val="5FB87EF4"/>
    <w:lvl w:ilvl="0" w:tplc="5EA8DE00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5" w15:restartNumberingAfterBreak="0">
    <w:nsid w:val="37E209AE"/>
    <w:multiLevelType w:val="multilevel"/>
    <w:tmpl w:val="3216FEC6"/>
    <w:lvl w:ilvl="0">
      <w:start w:val="2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26" w15:restartNumberingAfterBreak="0">
    <w:nsid w:val="428C2467"/>
    <w:multiLevelType w:val="multilevel"/>
    <w:tmpl w:val="7068C940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18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42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1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278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32" w:hanging="1800"/>
      </w:pPr>
      <w:rPr>
        <w:rFonts w:hint="default"/>
      </w:rPr>
    </w:lvl>
  </w:abstractNum>
  <w:abstractNum w:abstractNumId="27" w15:restartNumberingAfterBreak="0">
    <w:nsid w:val="498C4EB8"/>
    <w:multiLevelType w:val="multilevel"/>
    <w:tmpl w:val="64A0C928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28" w15:restartNumberingAfterBreak="0">
    <w:nsid w:val="4ABE2207"/>
    <w:multiLevelType w:val="hybridMultilevel"/>
    <w:tmpl w:val="D33E6AF4"/>
    <w:lvl w:ilvl="0" w:tplc="C1BCD982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9" w15:restartNumberingAfterBreak="0">
    <w:nsid w:val="52D630A2"/>
    <w:multiLevelType w:val="hybridMultilevel"/>
    <w:tmpl w:val="955EB478"/>
    <w:lvl w:ilvl="0" w:tplc="3AEA7EA2">
      <w:start w:val="1"/>
      <w:numFmt w:val="decimal"/>
      <w:lvlText w:val="%1)"/>
      <w:lvlJc w:val="left"/>
      <w:pPr>
        <w:ind w:left="1353" w:hanging="360"/>
      </w:pPr>
      <w:rPr>
        <w:rFonts w:ascii="Times New Roman" w:hAnsi="Times New Roman" w:cs="Times New Roman"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0" w15:restartNumberingAfterBreak="0">
    <w:nsid w:val="570475B4"/>
    <w:multiLevelType w:val="hybridMultilevel"/>
    <w:tmpl w:val="72EAFD86"/>
    <w:lvl w:ilvl="0" w:tplc="42C4D5F4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1" w15:restartNumberingAfterBreak="0">
    <w:nsid w:val="5B465C2A"/>
    <w:multiLevelType w:val="hybridMultilevel"/>
    <w:tmpl w:val="EA208AD2"/>
    <w:lvl w:ilvl="0" w:tplc="94F85BD8">
      <w:start w:val="1"/>
      <w:numFmt w:val="decimal"/>
      <w:lvlText w:val="%1)"/>
      <w:lvlJc w:val="left"/>
      <w:pPr>
        <w:ind w:left="1353" w:hanging="360"/>
      </w:pPr>
      <w:rPr>
        <w:rFonts w:ascii="Times New Roman" w:hAnsi="Times New Roman" w:cs="Times New Roman" w:hint="default"/>
        <w:sz w:val="24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2" w15:restartNumberingAfterBreak="0">
    <w:nsid w:val="5D6D79E5"/>
    <w:multiLevelType w:val="hybridMultilevel"/>
    <w:tmpl w:val="9D8CA914"/>
    <w:lvl w:ilvl="0" w:tplc="93D269F0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3" w15:restartNumberingAfterBreak="0">
    <w:nsid w:val="5E5E7D41"/>
    <w:multiLevelType w:val="multilevel"/>
    <w:tmpl w:val="054817B0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34" w15:restartNumberingAfterBreak="0">
    <w:nsid w:val="639A4530"/>
    <w:multiLevelType w:val="hybridMultilevel"/>
    <w:tmpl w:val="753C0C54"/>
    <w:lvl w:ilvl="0" w:tplc="E66EBEE2">
      <w:start w:val="1"/>
      <w:numFmt w:val="decimal"/>
      <w:lvlText w:val="%1)"/>
      <w:lvlJc w:val="left"/>
      <w:pPr>
        <w:ind w:left="1353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073" w:hanging="360"/>
      </w:pPr>
    </w:lvl>
    <w:lvl w:ilvl="2" w:tplc="3809001B" w:tentative="1">
      <w:start w:val="1"/>
      <w:numFmt w:val="lowerRoman"/>
      <w:lvlText w:val="%3."/>
      <w:lvlJc w:val="right"/>
      <w:pPr>
        <w:ind w:left="2793" w:hanging="180"/>
      </w:pPr>
    </w:lvl>
    <w:lvl w:ilvl="3" w:tplc="3809000F" w:tentative="1">
      <w:start w:val="1"/>
      <w:numFmt w:val="decimal"/>
      <w:lvlText w:val="%4."/>
      <w:lvlJc w:val="left"/>
      <w:pPr>
        <w:ind w:left="3513" w:hanging="360"/>
      </w:pPr>
    </w:lvl>
    <w:lvl w:ilvl="4" w:tplc="38090019" w:tentative="1">
      <w:start w:val="1"/>
      <w:numFmt w:val="lowerLetter"/>
      <w:lvlText w:val="%5."/>
      <w:lvlJc w:val="left"/>
      <w:pPr>
        <w:ind w:left="4233" w:hanging="360"/>
      </w:pPr>
    </w:lvl>
    <w:lvl w:ilvl="5" w:tplc="3809001B" w:tentative="1">
      <w:start w:val="1"/>
      <w:numFmt w:val="lowerRoman"/>
      <w:lvlText w:val="%6."/>
      <w:lvlJc w:val="right"/>
      <w:pPr>
        <w:ind w:left="4953" w:hanging="180"/>
      </w:pPr>
    </w:lvl>
    <w:lvl w:ilvl="6" w:tplc="3809000F" w:tentative="1">
      <w:start w:val="1"/>
      <w:numFmt w:val="decimal"/>
      <w:lvlText w:val="%7."/>
      <w:lvlJc w:val="left"/>
      <w:pPr>
        <w:ind w:left="5673" w:hanging="360"/>
      </w:pPr>
    </w:lvl>
    <w:lvl w:ilvl="7" w:tplc="38090019" w:tentative="1">
      <w:start w:val="1"/>
      <w:numFmt w:val="lowerLetter"/>
      <w:lvlText w:val="%8."/>
      <w:lvlJc w:val="left"/>
      <w:pPr>
        <w:ind w:left="6393" w:hanging="360"/>
      </w:pPr>
    </w:lvl>
    <w:lvl w:ilvl="8" w:tplc="3809001B" w:tentative="1">
      <w:start w:val="1"/>
      <w:numFmt w:val="lowerRoman"/>
      <w:lvlText w:val="%9."/>
      <w:lvlJc w:val="right"/>
      <w:pPr>
        <w:ind w:left="7113" w:hanging="180"/>
      </w:pPr>
    </w:lvl>
  </w:abstractNum>
  <w:abstractNum w:abstractNumId="35" w15:restartNumberingAfterBreak="0">
    <w:nsid w:val="690F300A"/>
    <w:multiLevelType w:val="hybridMultilevel"/>
    <w:tmpl w:val="276E18F6"/>
    <w:lvl w:ilvl="0" w:tplc="EF9A9E22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36" w15:restartNumberingAfterBreak="0">
    <w:nsid w:val="6D5051F6"/>
    <w:multiLevelType w:val="multilevel"/>
    <w:tmpl w:val="24205F5C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37" w15:restartNumberingAfterBreak="0">
    <w:nsid w:val="713721E3"/>
    <w:multiLevelType w:val="multilevel"/>
    <w:tmpl w:val="625CC9FE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38" w15:restartNumberingAfterBreak="0">
    <w:nsid w:val="744B3ADC"/>
    <w:multiLevelType w:val="hybridMultilevel"/>
    <w:tmpl w:val="59F0A43C"/>
    <w:lvl w:ilvl="0" w:tplc="EE50221E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755807EA"/>
    <w:multiLevelType w:val="hybridMultilevel"/>
    <w:tmpl w:val="57F6E8E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8"/>
  </w:num>
  <w:num w:numId="2">
    <w:abstractNumId w:val="19"/>
  </w:num>
  <w:num w:numId="3">
    <w:abstractNumId w:val="9"/>
  </w:num>
  <w:num w:numId="4">
    <w:abstractNumId w:val="37"/>
  </w:num>
  <w:num w:numId="5">
    <w:abstractNumId w:val="38"/>
  </w:num>
  <w:num w:numId="6">
    <w:abstractNumId w:val="26"/>
  </w:num>
  <w:num w:numId="7">
    <w:abstractNumId w:val="21"/>
  </w:num>
  <w:num w:numId="8">
    <w:abstractNumId w:val="10"/>
  </w:num>
  <w:num w:numId="9">
    <w:abstractNumId w:val="7"/>
  </w:num>
  <w:num w:numId="10">
    <w:abstractNumId w:val="23"/>
  </w:num>
  <w:num w:numId="11">
    <w:abstractNumId w:val="6"/>
  </w:num>
  <w:num w:numId="12">
    <w:abstractNumId w:val="3"/>
  </w:num>
  <w:num w:numId="13">
    <w:abstractNumId w:val="39"/>
  </w:num>
  <w:num w:numId="14">
    <w:abstractNumId w:val="22"/>
  </w:num>
  <w:num w:numId="15">
    <w:abstractNumId w:val="17"/>
  </w:num>
  <w:num w:numId="16">
    <w:abstractNumId w:val="25"/>
  </w:num>
  <w:num w:numId="17">
    <w:abstractNumId w:val="14"/>
  </w:num>
  <w:num w:numId="18">
    <w:abstractNumId w:val="36"/>
  </w:num>
  <w:num w:numId="19">
    <w:abstractNumId w:val="0"/>
  </w:num>
  <w:num w:numId="20">
    <w:abstractNumId w:val="27"/>
  </w:num>
  <w:num w:numId="21">
    <w:abstractNumId w:val="30"/>
  </w:num>
  <w:num w:numId="22">
    <w:abstractNumId w:val="1"/>
  </w:num>
  <w:num w:numId="23">
    <w:abstractNumId w:val="28"/>
  </w:num>
  <w:num w:numId="24">
    <w:abstractNumId w:val="13"/>
  </w:num>
  <w:num w:numId="25">
    <w:abstractNumId w:val="8"/>
  </w:num>
  <w:num w:numId="26">
    <w:abstractNumId w:val="11"/>
  </w:num>
  <w:num w:numId="27">
    <w:abstractNumId w:val="24"/>
  </w:num>
  <w:num w:numId="28">
    <w:abstractNumId w:val="33"/>
  </w:num>
  <w:num w:numId="29">
    <w:abstractNumId w:val="32"/>
  </w:num>
  <w:num w:numId="30">
    <w:abstractNumId w:val="2"/>
  </w:num>
  <w:num w:numId="31">
    <w:abstractNumId w:val="5"/>
  </w:num>
  <w:num w:numId="32">
    <w:abstractNumId w:val="16"/>
  </w:num>
  <w:num w:numId="33">
    <w:abstractNumId w:val="34"/>
  </w:num>
  <w:num w:numId="34">
    <w:abstractNumId w:val="4"/>
  </w:num>
  <w:num w:numId="35">
    <w:abstractNumId w:val="12"/>
  </w:num>
  <w:num w:numId="36">
    <w:abstractNumId w:val="29"/>
  </w:num>
  <w:num w:numId="37">
    <w:abstractNumId w:val="15"/>
  </w:num>
  <w:num w:numId="38">
    <w:abstractNumId w:val="20"/>
  </w:num>
  <w:num w:numId="39">
    <w:abstractNumId w:val="35"/>
  </w:num>
  <w:num w:numId="40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6028"/>
    <w:rsid w:val="000701B9"/>
    <w:rsid w:val="00076F95"/>
    <w:rsid w:val="00096CFB"/>
    <w:rsid w:val="000E4553"/>
    <w:rsid w:val="000E7577"/>
    <w:rsid w:val="001056D4"/>
    <w:rsid w:val="00114BB2"/>
    <w:rsid w:val="00157CA6"/>
    <w:rsid w:val="0017308D"/>
    <w:rsid w:val="001B55A7"/>
    <w:rsid w:val="00244666"/>
    <w:rsid w:val="00302757"/>
    <w:rsid w:val="00317611"/>
    <w:rsid w:val="003241F2"/>
    <w:rsid w:val="003443CA"/>
    <w:rsid w:val="003B2C8F"/>
    <w:rsid w:val="00415B4A"/>
    <w:rsid w:val="00421813"/>
    <w:rsid w:val="004261A0"/>
    <w:rsid w:val="004435EE"/>
    <w:rsid w:val="00475BD7"/>
    <w:rsid w:val="00481205"/>
    <w:rsid w:val="005157EE"/>
    <w:rsid w:val="00516FE2"/>
    <w:rsid w:val="00593F65"/>
    <w:rsid w:val="005C7BD4"/>
    <w:rsid w:val="005F5409"/>
    <w:rsid w:val="0083085F"/>
    <w:rsid w:val="00840D7A"/>
    <w:rsid w:val="00880804"/>
    <w:rsid w:val="008F5D08"/>
    <w:rsid w:val="00957F33"/>
    <w:rsid w:val="00982663"/>
    <w:rsid w:val="00A574B4"/>
    <w:rsid w:val="00A700D1"/>
    <w:rsid w:val="00A73EB7"/>
    <w:rsid w:val="00A83609"/>
    <w:rsid w:val="00AD6340"/>
    <w:rsid w:val="00B0176D"/>
    <w:rsid w:val="00B05FE6"/>
    <w:rsid w:val="00B87F4C"/>
    <w:rsid w:val="00BA2CE0"/>
    <w:rsid w:val="00BF0E61"/>
    <w:rsid w:val="00C2081F"/>
    <w:rsid w:val="00C35D6A"/>
    <w:rsid w:val="00C520C0"/>
    <w:rsid w:val="00C6719F"/>
    <w:rsid w:val="00C93885"/>
    <w:rsid w:val="00D111CF"/>
    <w:rsid w:val="00D67C2F"/>
    <w:rsid w:val="00DC73AF"/>
    <w:rsid w:val="00DD0679"/>
    <w:rsid w:val="00DD163C"/>
    <w:rsid w:val="00E55FD0"/>
    <w:rsid w:val="00EC37F9"/>
    <w:rsid w:val="00EC6553"/>
    <w:rsid w:val="00EF66B2"/>
    <w:rsid w:val="00F0205B"/>
    <w:rsid w:val="00F16028"/>
    <w:rsid w:val="00FC46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2CFE19"/>
  <w15:chartTrackingRefBased/>
  <w15:docId w15:val="{60D09C3E-9ED0-4172-8664-0A000201B4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1602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076F9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6F9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6F9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6F9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6F9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76F9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76F95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076F95"/>
    <w:rPr>
      <w:rFonts w:ascii="Arial" w:hAnsi="Arial" w:cs="Arial" w:hint="default"/>
      <w:b/>
      <w:bCs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076F95"/>
    <w:rPr>
      <w:rFonts w:ascii="Arial" w:hAnsi="Arial" w:cs="Arial" w:hint="default"/>
      <w:b w:val="0"/>
      <w:bCs w:val="0"/>
      <w:i w:val="0"/>
      <w:iCs w:val="0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076F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75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5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71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2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99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6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93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2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86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5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86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0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57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4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80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28" Type="http://schemas.openxmlformats.org/officeDocument/2006/relationships/theme" Target="theme/theme1.xml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9F34C3-D20C-4424-977A-9D6221A3BC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55</Pages>
  <Words>4938</Words>
  <Characters>28150</Characters>
  <Application>Microsoft Office Word</Application>
  <DocSecurity>0</DocSecurity>
  <Lines>234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IN</dc:creator>
  <cp:keywords/>
  <dc:description/>
  <cp:lastModifiedBy>HUSIN</cp:lastModifiedBy>
  <cp:revision>3</cp:revision>
  <cp:lastPrinted>2021-05-16T06:22:00Z</cp:lastPrinted>
  <dcterms:created xsi:type="dcterms:W3CDTF">2021-05-16T06:21:00Z</dcterms:created>
  <dcterms:modified xsi:type="dcterms:W3CDTF">2021-05-16T06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93b2f610-b4d2-3e0a-8508-d916a22a508e</vt:lpwstr>
  </property>
</Properties>
</file>